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D13B4B" w14:textId="77777777" w:rsidR="003538F5" w:rsidRDefault="003538F5" w:rsidP="003538F5">
      <w:pPr>
        <w:jc w:val="center"/>
      </w:pPr>
    </w:p>
    <w:p w14:paraId="30DCAD20" w14:textId="77777777" w:rsidR="003538F5" w:rsidRPr="00925112" w:rsidRDefault="003538F5" w:rsidP="00925112">
      <w:pPr>
        <w:rPr>
          <w:b/>
        </w:rPr>
      </w:pPr>
      <w:bookmarkStart w:id="0" w:name="_GoBack"/>
      <w:bookmarkEnd w:id="0"/>
      <w:r w:rsidRPr="00925112">
        <w:rPr>
          <w:b/>
        </w:rPr>
        <w:t xml:space="preserve">Titel des </w:t>
      </w:r>
      <w:r w:rsidR="00CC2D6E" w:rsidRPr="00925112">
        <w:rPr>
          <w:b/>
        </w:rPr>
        <w:t>Projekts</w:t>
      </w:r>
    </w:p>
    <w:p w14:paraId="67AF932E" w14:textId="0D54893E" w:rsidR="002F6B05" w:rsidRPr="00926B2E" w:rsidRDefault="00926B2E" w:rsidP="00A77E4E">
      <w:pPr>
        <w:pStyle w:val="Listenabsatz"/>
        <w:ind w:left="360"/>
        <w:rPr>
          <w:sz w:val="8"/>
          <w:lang w:val="en-GB"/>
        </w:rPr>
      </w:pPr>
      <w:bookmarkStart w:id="1" w:name="_Hlk53591696"/>
      <w:r w:rsidRPr="008167FD">
        <w:rPr>
          <w:color w:val="000000"/>
          <w:lang w:val="en-GB"/>
        </w:rPr>
        <w:t xml:space="preserve">Characterization of </w:t>
      </w:r>
      <w:proofErr w:type="spellStart"/>
      <w:r w:rsidRPr="00926B2E">
        <w:rPr>
          <w:color w:val="000000"/>
          <w:lang w:val="en-GB"/>
        </w:rPr>
        <w:t>Semaphorin</w:t>
      </w:r>
      <w:proofErr w:type="spellEnd"/>
      <w:r w:rsidRPr="00926B2E">
        <w:rPr>
          <w:color w:val="000000"/>
          <w:lang w:val="en-GB"/>
        </w:rPr>
        <w:t xml:space="preserve"> 3F as a biomarker of myocardial dysfunction in post-cardiac arrest syndrom</w:t>
      </w:r>
      <w:r w:rsidR="004041FF">
        <w:rPr>
          <w:color w:val="000000"/>
          <w:lang w:val="en-GB"/>
        </w:rPr>
        <w:t>e</w:t>
      </w:r>
      <w:r w:rsidRPr="00926B2E">
        <w:rPr>
          <w:color w:val="000000"/>
          <w:sz w:val="24"/>
          <w:szCs w:val="24"/>
          <w:lang w:val="en-GB"/>
        </w:rPr>
        <w:t xml:space="preserve"> </w:t>
      </w:r>
    </w:p>
    <w:bookmarkEnd w:id="1"/>
    <w:p w14:paraId="1966EFE8" w14:textId="77777777" w:rsidR="002F6B05" w:rsidRPr="002F6B05" w:rsidRDefault="002F6B05" w:rsidP="00A77E4E">
      <w:pPr>
        <w:pStyle w:val="Listenabsatz"/>
        <w:ind w:left="360"/>
        <w:rPr>
          <w:sz w:val="8"/>
          <w:szCs w:val="8"/>
        </w:rPr>
      </w:pPr>
    </w:p>
    <w:p w14:paraId="694664D4" w14:textId="666ADBB3" w:rsidR="00925112" w:rsidRDefault="003538F5" w:rsidP="00925112">
      <w:pPr>
        <w:pStyle w:val="Listenabsatz"/>
        <w:ind w:left="0"/>
      </w:pPr>
      <w:r w:rsidRPr="00925112">
        <w:rPr>
          <w:b/>
        </w:rPr>
        <w:t>Antragstelle</w:t>
      </w:r>
      <w:r w:rsidR="00CC2D6E" w:rsidRPr="00925112">
        <w:rPr>
          <w:b/>
        </w:rPr>
        <w:t>nde(r)</w:t>
      </w:r>
      <w:r w:rsidR="00925112">
        <w:rPr>
          <w:b/>
        </w:rPr>
        <w:t xml:space="preserve">: </w:t>
      </w:r>
      <w:r w:rsidR="00925112">
        <w:t>Thomas Helbing</w:t>
      </w:r>
      <w:r w:rsidR="00925112">
        <w:t xml:space="preserve">, </w:t>
      </w:r>
      <w:r w:rsidR="00925112">
        <w:t>Swantje Nickelsen</w:t>
      </w:r>
      <w:r w:rsidR="00925112">
        <w:t xml:space="preserve">, </w:t>
      </w:r>
      <w:r w:rsidR="00925112">
        <w:t xml:space="preserve">Abdul </w:t>
      </w:r>
      <w:proofErr w:type="spellStart"/>
      <w:r w:rsidR="00925112">
        <w:t>Shakoor</w:t>
      </w:r>
      <w:proofErr w:type="spellEnd"/>
    </w:p>
    <w:p w14:paraId="3EA668E0" w14:textId="77777777" w:rsidR="002F6B05" w:rsidRPr="00925112" w:rsidRDefault="002F6B05" w:rsidP="00925112">
      <w:pPr>
        <w:spacing w:after="120"/>
        <w:jc w:val="both"/>
        <w:rPr>
          <w:sz w:val="8"/>
          <w:szCs w:val="8"/>
          <w:lang w:val="en-GB"/>
        </w:rPr>
      </w:pPr>
    </w:p>
    <w:p w14:paraId="111223B5" w14:textId="180BA817" w:rsidR="003538F5" w:rsidRPr="00925112" w:rsidRDefault="003538F5" w:rsidP="00925112">
      <w:pPr>
        <w:rPr>
          <w:b/>
        </w:rPr>
      </w:pPr>
      <w:r w:rsidRPr="00925112">
        <w:rPr>
          <w:b/>
        </w:rPr>
        <w:t xml:space="preserve">Zusammenfassung des Projekts </w:t>
      </w:r>
    </w:p>
    <w:p w14:paraId="1A2DA28E" w14:textId="18AA8249" w:rsidR="006B0843" w:rsidRPr="00A17FD9" w:rsidRDefault="00CA79C9" w:rsidP="0037221F">
      <w:pPr>
        <w:pStyle w:val="Listenabsatz"/>
        <w:spacing w:after="120"/>
        <w:ind w:left="0"/>
        <w:jc w:val="both"/>
        <w:rPr>
          <w:lang w:val="en-GB"/>
        </w:rPr>
      </w:pPr>
      <w:r w:rsidRPr="00A17FD9">
        <w:rPr>
          <w:lang w:val="en-GB"/>
        </w:rPr>
        <w:t>Out</w:t>
      </w:r>
      <w:r w:rsidR="0037221F" w:rsidRPr="00A17FD9">
        <w:rPr>
          <w:lang w:val="en-GB"/>
        </w:rPr>
        <w:t>-of-hospital cardiac arrest (OHCA) presents a considerable health burden</w:t>
      </w:r>
      <w:r w:rsidR="00607DD6">
        <w:rPr>
          <w:lang w:val="en-GB"/>
        </w:rPr>
        <w:t xml:space="preserve"> worldwide </w:t>
      </w:r>
      <w:r w:rsidR="001A1590" w:rsidRPr="00A17FD9">
        <w:rPr>
          <w:lang w:val="en-GB"/>
        </w:rPr>
        <w:t xml:space="preserve">and is one of the main causes of death in Europe </w:t>
      </w:r>
      <w:sdt>
        <w:sdtPr>
          <w:rPr>
            <w:lang w:val="en-GB"/>
          </w:rPr>
          <w:alias w:val="To edit, see citavi.com/edit"/>
          <w:tag w:val="CitaviPlaceholder#ad2c616a-a83d-4fb4-a629-5f8b615297c0"/>
          <w:id w:val="-1553063711"/>
          <w:placeholder>
            <w:docPart w:val="DefaultPlaceholder_-1854013440"/>
          </w:placeholder>
        </w:sdtPr>
        <w:sdtEndPr/>
        <w:sdtContent>
          <w:r w:rsidR="001A1590" w:rsidRPr="00A17FD9">
            <w:rPr>
              <w:noProof/>
              <w:lang w:val="en-GB"/>
            </w:rPr>
            <w:fldChar w:fldCharType="begin"/>
          </w:r>
          <w:r w:rsidR="000D391C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wZTM4MmM2LWU1NGEtNDM2ZS1hZmNkLTZkMzY0YWJlZjU5ZCIsIlJhbmdlTGVuZ3RoIjozLCJSZWZlcmVuY2VJZCI6IjJmYmEyNmViLWNlMWUtNGNlYi1iZjE5LWJjM2RhMmJhZmE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}</w:instrText>
          </w:r>
          <w:r w:rsidR="001A1590"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1]</w:t>
          </w:r>
          <w:r w:rsidR="001A1590" w:rsidRPr="00A17FD9">
            <w:rPr>
              <w:noProof/>
              <w:lang w:val="en-GB"/>
            </w:rPr>
            <w:fldChar w:fldCharType="end"/>
          </w:r>
        </w:sdtContent>
      </w:sdt>
      <w:r w:rsidR="0037221F" w:rsidRPr="00A17FD9">
        <w:rPr>
          <w:lang w:val="en-GB"/>
        </w:rPr>
        <w:t xml:space="preserve">. After successful resuscitation many patients develop </w:t>
      </w:r>
      <w:r w:rsidR="00C834A8">
        <w:rPr>
          <w:lang w:val="en-GB"/>
        </w:rPr>
        <w:t xml:space="preserve">the </w:t>
      </w:r>
      <w:r w:rsidR="00C834A8" w:rsidRPr="00A17FD9">
        <w:rPr>
          <w:lang w:val="en-GB"/>
        </w:rPr>
        <w:t>post</w:t>
      </w:r>
      <w:r w:rsidR="00926B2E">
        <w:rPr>
          <w:lang w:val="en-GB"/>
        </w:rPr>
        <w:t>-</w:t>
      </w:r>
      <w:r w:rsidR="00C834A8" w:rsidRPr="00A17FD9">
        <w:rPr>
          <w:lang w:val="en-GB"/>
        </w:rPr>
        <w:t>cardiac arrest syndrome</w:t>
      </w:r>
      <w:r w:rsidR="00C834A8">
        <w:rPr>
          <w:lang w:val="en-GB"/>
        </w:rPr>
        <w:t xml:space="preserve"> (PCAS)</w:t>
      </w:r>
      <w:r w:rsidR="00C834A8" w:rsidRPr="00A17FD9">
        <w:rPr>
          <w:lang w:val="en-GB"/>
        </w:rPr>
        <w:t xml:space="preserve"> </w:t>
      </w:r>
      <w:r w:rsidR="00C834A8">
        <w:rPr>
          <w:lang w:val="en-GB"/>
        </w:rPr>
        <w:t xml:space="preserve">that comprises </w:t>
      </w:r>
      <w:r w:rsidR="0037221F" w:rsidRPr="00A17FD9">
        <w:rPr>
          <w:lang w:val="en-GB"/>
        </w:rPr>
        <w:t xml:space="preserve">a </w:t>
      </w:r>
      <w:r w:rsidR="0080313B">
        <w:rPr>
          <w:lang w:val="en-GB"/>
        </w:rPr>
        <w:t>systemic</w:t>
      </w:r>
      <w:r w:rsidR="0037221F" w:rsidRPr="00A17FD9">
        <w:rPr>
          <w:lang w:val="en-GB"/>
        </w:rPr>
        <w:t xml:space="preserve"> inflammatory response</w:t>
      </w:r>
      <w:r w:rsidR="0080313B">
        <w:rPr>
          <w:lang w:val="en-GB"/>
        </w:rPr>
        <w:t>, e</w:t>
      </w:r>
      <w:r w:rsidR="0032137B" w:rsidRPr="00A17FD9">
        <w:rPr>
          <w:lang w:val="en-GB"/>
        </w:rPr>
        <w:t xml:space="preserve">ncephalopathy and </w:t>
      </w:r>
      <w:r w:rsidR="0037221F" w:rsidRPr="00A17FD9">
        <w:rPr>
          <w:lang w:val="en-GB"/>
        </w:rPr>
        <w:t xml:space="preserve">hemodynamic instability due to myocardial dysfunction and impaired </w:t>
      </w:r>
      <w:proofErr w:type="spellStart"/>
      <w:r w:rsidR="0037221F" w:rsidRPr="00A17FD9">
        <w:rPr>
          <w:lang w:val="en-GB"/>
        </w:rPr>
        <w:t>vasoregulation</w:t>
      </w:r>
      <w:proofErr w:type="spellEnd"/>
      <w:r w:rsidR="0032137B"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612fd970-322f-49bd-940c-d0f5bf623c06"/>
          <w:id w:val="-427269089"/>
          <w:placeholder>
            <w:docPart w:val="DefaultPlaceholder_-1854013440"/>
          </w:placeholder>
        </w:sdtPr>
        <w:sdtEndPr/>
        <w:sdtContent>
          <w:r w:rsidR="00271380"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3MjJjLWMyMTktNDJlMS04ZGI1LWQ5MWI2NDMwNDRlMSIsIlJhbmdlTGVuZ3RoIjozLCJSZWZlcmVuY2VJZCI6IjkxMDQ0NTFhLWY1MTQtNDljZi1iOTA3LWExNGIwNWVjNWE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TA3NTMtMDE5LTAwOTg1LTQiLCJVcmlTdHJpbmciOiJodHRwczovL2RvaS5vcmcvMTAuMTAwNy9zMTA3NTMtMDE5LTAwOTg1L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YW50amUgTmlja2Vsc2VuIiwiQ3JlYXRlZE9uIjoiMjAyMC0wMy0wNlQxMjo0Mzo0NiIsIk1vZGlmaWVkQnkiOiJfU3dhbnRqZSBOaWNrZWxzZW4iLCJJZCI6IjkyZGVmZmY3LTRmODAtNGRkZC04NzFlLTMxMmFiNWZkNzkxZSIsIk1vZGlmaWVkT24iOiIyMDIwLTAzLTA2VDEyOjQzOjQ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A4Nzc1MDciLCJVcmlTdHJpbmciOiJodHRwOi8vd3d3Lm5jYmkubmxtLm5paC5nb3YvcHVibWVkLzMwODc3NTA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}</w:instrText>
          </w:r>
          <w:r w:rsidR="00271380"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2]</w:t>
          </w:r>
          <w:r w:rsidR="00271380" w:rsidRPr="00A17FD9">
            <w:rPr>
              <w:noProof/>
              <w:lang w:val="en-GB"/>
            </w:rPr>
            <w:fldChar w:fldCharType="end"/>
          </w:r>
        </w:sdtContent>
      </w:sdt>
      <w:r w:rsidR="001A1590" w:rsidRPr="00A17FD9">
        <w:rPr>
          <w:lang w:val="en-GB"/>
        </w:rPr>
        <w:t xml:space="preserve">. </w:t>
      </w:r>
      <w:r w:rsidR="00C834A8">
        <w:rPr>
          <w:lang w:val="en-GB"/>
        </w:rPr>
        <w:t>PCAS</w:t>
      </w:r>
      <w:r w:rsidR="001A1590" w:rsidRPr="00A17FD9">
        <w:rPr>
          <w:lang w:val="en-GB"/>
        </w:rPr>
        <w:t xml:space="preserve"> is </w:t>
      </w:r>
      <w:r w:rsidR="00C834A8">
        <w:rPr>
          <w:lang w:val="en-GB"/>
        </w:rPr>
        <w:t xml:space="preserve">a consequence of </w:t>
      </w:r>
      <w:r w:rsidR="001A1590" w:rsidRPr="00A17FD9">
        <w:rPr>
          <w:lang w:val="en-GB"/>
        </w:rPr>
        <w:t>whole b</w:t>
      </w:r>
      <w:r w:rsidR="00271380" w:rsidRPr="00A17FD9">
        <w:rPr>
          <w:lang w:val="en-GB"/>
        </w:rPr>
        <w:t>ody</w:t>
      </w:r>
      <w:r w:rsidR="001A1590" w:rsidRPr="00A17FD9">
        <w:rPr>
          <w:lang w:val="en-GB"/>
        </w:rPr>
        <w:t xml:space="preserve"> ischemia/reperfusion (</w:t>
      </w:r>
      <w:r w:rsidR="00271380" w:rsidRPr="00A17FD9">
        <w:rPr>
          <w:lang w:val="en-GB"/>
        </w:rPr>
        <w:t>I</w:t>
      </w:r>
      <w:r w:rsidR="001A1590" w:rsidRPr="00A17FD9">
        <w:rPr>
          <w:lang w:val="en-GB"/>
        </w:rPr>
        <w:t>/</w:t>
      </w:r>
      <w:r w:rsidR="00271380" w:rsidRPr="00A17FD9">
        <w:rPr>
          <w:lang w:val="en-GB"/>
        </w:rPr>
        <w:t>R</w:t>
      </w:r>
      <w:r w:rsidR="001A1590" w:rsidRPr="00A17FD9">
        <w:rPr>
          <w:lang w:val="en-GB"/>
        </w:rPr>
        <w:t>) injury</w:t>
      </w:r>
      <w:r w:rsidR="00271380" w:rsidRPr="00A17FD9">
        <w:rPr>
          <w:lang w:val="en-GB"/>
        </w:rPr>
        <w:t xml:space="preserve"> </w:t>
      </w:r>
      <w:r w:rsidR="00C834A8">
        <w:rPr>
          <w:lang w:val="en-GB"/>
        </w:rPr>
        <w:t xml:space="preserve">after successful resuscitation </w:t>
      </w:r>
      <w:r w:rsidR="00D1162B" w:rsidRPr="00A17FD9">
        <w:rPr>
          <w:lang w:val="en-GB"/>
        </w:rPr>
        <w:t xml:space="preserve">when </w:t>
      </w:r>
      <w:r w:rsidR="0080313B" w:rsidRPr="00A17FD9">
        <w:rPr>
          <w:lang w:val="en-GB"/>
        </w:rPr>
        <w:t xml:space="preserve">spontaneous circulation </w:t>
      </w:r>
      <w:r w:rsidR="0080313B">
        <w:rPr>
          <w:lang w:val="en-GB"/>
        </w:rPr>
        <w:t xml:space="preserve">returns after </w:t>
      </w:r>
      <w:r w:rsidR="00271380" w:rsidRPr="00A17FD9">
        <w:rPr>
          <w:lang w:val="en-GB"/>
        </w:rPr>
        <w:t>cardiac arrest (CA)</w:t>
      </w:r>
      <w:r w:rsidR="001A1590"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c505c12-9eff-4e5b-8979-dca9dada3ff1"/>
          <w:id w:val="2130904059"/>
          <w:placeholder>
            <w:docPart w:val="DefaultPlaceholder_-1854013440"/>
          </w:placeholder>
        </w:sdtPr>
        <w:sdtEndPr/>
        <w:sdtContent>
          <w:r w:rsidR="0037221F"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M2Q5M2UxLWM1NjQtNGMyMC1iNmNlLWUxY2M0N2JlNzRjMCIsIlJhbmdlTGVuZ3RoIjozLCJSZWZlcmVuY2VJZCI6ImJkOGUyYjM3LWRkZDgtNDFjZS1hZjgyLTdlYTQwOGM1ZDNh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NyYy4yMDE5LjA3LjAxMyIsIlVyaVN0cmluZyI6Imh0dHBzOi8vZG9pLm9yZy8xMC4xMDE2L2ouamNyYy4yMDE5LjA3LjAx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hbnRqZSBOaWNrZWxzZW4iLCJDcmVhdGVkT24iOiIyMDIwLTA5LTI0VDE1OjU5OjU3IiwiTW9kaWZpZWRCeSI6Il9Td2FudGplIE5pY2tlbHNlbiIsIklkIjoiODY1ZTE3YmQtZDYwMi00MDFmLTk3MGItOTJiNWYzNDRlZDAyIiwiTW9kaWZpZWRPbiI6IjIwMjAtMDktMjRUMTU6NTk6NT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TM2MjE4OSIsIlVyaVN0cmluZyI6Imh0dHA6Ly93d3cubmNiaS5ubG0ubmloLmdvdi9wdWJtZWQvMzEzNjIx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YmM1MDVjMTItOWVmZi00ZTViLTg5NzktZGNhOWRhZGEzZmYxIiwiVGV4dCI6IlszXSIsIldBSVZlcnNpb24iOiI2LjYuMC4wIn0=}</w:instrText>
          </w:r>
          <w:r w:rsidR="0037221F"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3]</w:t>
          </w:r>
          <w:r w:rsidR="0037221F" w:rsidRPr="00A17FD9">
            <w:rPr>
              <w:noProof/>
              <w:lang w:val="en-GB"/>
            </w:rPr>
            <w:fldChar w:fldCharType="end"/>
          </w:r>
        </w:sdtContent>
      </w:sdt>
      <w:r w:rsidR="00271380" w:rsidRPr="00A17FD9">
        <w:rPr>
          <w:lang w:val="en-GB"/>
        </w:rPr>
        <w:t xml:space="preserve">. </w:t>
      </w:r>
      <w:r w:rsidR="00C834A8" w:rsidRPr="00157A97">
        <w:rPr>
          <w:lang w:val="en-GB"/>
        </w:rPr>
        <w:t xml:space="preserve">The heart is very susceptible to </w:t>
      </w:r>
      <w:r w:rsidR="0080313B" w:rsidRPr="00157A97">
        <w:rPr>
          <w:lang w:val="en-GB"/>
        </w:rPr>
        <w:t>I/</w:t>
      </w:r>
      <w:r w:rsidR="00F92CE3">
        <w:rPr>
          <w:lang w:val="en-GB"/>
        </w:rPr>
        <w:t xml:space="preserve">R </w:t>
      </w:r>
      <w:r w:rsidR="00C834A8" w:rsidRPr="00157A97">
        <w:rPr>
          <w:lang w:val="en-GB"/>
        </w:rPr>
        <w:t xml:space="preserve">and </w:t>
      </w:r>
      <w:r w:rsidR="00D86FE9" w:rsidRPr="00157A97">
        <w:rPr>
          <w:lang w:val="en-GB"/>
        </w:rPr>
        <w:t xml:space="preserve">as a result a state of </w:t>
      </w:r>
      <w:r w:rsidR="00C834A8" w:rsidRPr="00157A97">
        <w:rPr>
          <w:lang w:val="en-GB"/>
        </w:rPr>
        <w:t xml:space="preserve">reduced systolic heart function </w:t>
      </w:r>
      <w:r w:rsidR="00271380" w:rsidRPr="00157A97">
        <w:rPr>
          <w:lang w:val="en-GB"/>
        </w:rPr>
        <w:t>called post cardiac arrest myocardial dysfunction (PCAMD)</w:t>
      </w:r>
      <w:r w:rsidR="00D86FE9" w:rsidRPr="00157A97">
        <w:rPr>
          <w:lang w:val="en-GB"/>
        </w:rPr>
        <w:t xml:space="preserve"> often occurs </w:t>
      </w:r>
      <w:sdt>
        <w:sdtPr>
          <w:rPr>
            <w:lang w:val="en-GB"/>
          </w:rPr>
          <w:alias w:val="To edit, see citavi.com/edit"/>
          <w:tag w:val="CitaviPlaceholder#aa47dcc1-392c-438b-9e0e-8c0dc6fe19f1"/>
          <w:id w:val="-754673862"/>
          <w:placeholder>
            <w:docPart w:val="DefaultPlaceholder_-1854013440"/>
          </w:placeholder>
        </w:sdtPr>
        <w:sdtEndPr/>
        <w:sdtContent>
          <w:r w:rsidR="00D86FE9" w:rsidRPr="00157A97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MWVjZTU1LTVhZTUtNDE2ZS04MGVlLTE1Yjk1OGZiM2FkYSIsIlJhbmdlTGVuZ3RoIjozLCJSZWZlcmVuY2VJZCI6ImJkOGUyYjM3LWRkZDgtNDFjZS1hZjgyLTdlYTQwOGM1ZDNh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mNyYy4yMDE5LjA3LjAxMyIsIlVyaVN0cmluZyI6Imh0dHBzOi8vZG9pLm9yZy8xMC4xMDE2L2ouamNyYy4yMDE5LjA3LjAx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hbnRqZSBOaWNrZWxzZW4iLCJDcmVhdGVkT24iOiIyMDIwLTA5LTI0VDE1OjU5OjU3IiwiTW9kaWZpZWRCeSI6Il9Td2FudGplIE5pY2tlbHNlbiIsIklkIjoiODY1ZTE3YmQtZDYwMi00MDFmLTk3MGItOTJiNWYzNDRlZDAyIiwiTW9kaWZpZWRPbiI6IjIwMjAtMDktMjRUMTU6NTk6NT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TM2MjE4OSIsIlVyaVN0cmluZyI6Imh0dHA6Ly93d3cubmNiaS5ubG0ubmloLmdvdi9wdWJtZWQvMzEzNjIx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YWE0N2RjYzEtMzkyYy00MzhiLTllMGUtOGMwZGM2ZmUxOWYxIiwiVGV4dCI6IlszXSIsIldBSVZlcnNpb24iOiI2LjYuMC4wIn0=}</w:instrText>
          </w:r>
          <w:r w:rsidR="00D86FE9" w:rsidRPr="00157A97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3]</w:t>
          </w:r>
          <w:r w:rsidR="00D86FE9" w:rsidRPr="00157A97">
            <w:rPr>
              <w:noProof/>
              <w:lang w:val="en-GB"/>
            </w:rPr>
            <w:fldChar w:fldCharType="end"/>
          </w:r>
        </w:sdtContent>
      </w:sdt>
      <w:r w:rsidR="00D86FE9" w:rsidRPr="00157A97">
        <w:rPr>
          <w:lang w:val="en-GB"/>
        </w:rPr>
        <w:t xml:space="preserve">. PCAMD </w:t>
      </w:r>
      <w:r w:rsidR="00C834A8" w:rsidRPr="00157A97">
        <w:rPr>
          <w:lang w:val="en-GB"/>
        </w:rPr>
        <w:t>contributes to hemodynamic instability and poor prognosis in the first three days after ROSC</w:t>
      </w:r>
      <w:r w:rsidR="00D86FE9" w:rsidRPr="00157A97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1e8430de-568b-4c2c-a658-4cf081f4c4c3"/>
          <w:id w:val="-1955853338"/>
          <w:placeholder>
            <w:docPart w:val="DefaultPlaceholder_-1854013440"/>
          </w:placeholder>
        </w:sdtPr>
        <w:sdtEndPr/>
        <w:sdtContent>
          <w:r w:rsidR="00D86FE9" w:rsidRPr="00157A97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lMjNkZjg5LTZiNzAtNDYzYS04MTdiLTk0ZGYyNzYzYjE2OCIsIlJhbmdlTGVuZ3RoIjoyLCJSZWZlcmVuY2VJZCI6IjBjMGEyZTFhLTEwYjAtNDRiOC04NTgwLWJiNzhmMDk0Yjc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YxL0NJUkNVTEFUSU9OQUhBLjEwNy43NDAxNjciLCJVcmlTdHJpbmciOiJodHRwczovL2RvaS5vcmcvMTAuMTE2MS9DSVJDVUxBVElPTkFIQS4xMDcuNzQwM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ktMjRUMTY6MDA6MzUiLCJNb2RpZmllZEJ5IjoiX1N3YW50amUgTmlja2Vsc2VuIiwiSWQiOiI0MWM1Yjc1NC03ZWQ0LTRhYjEtODhmMi02MDRkN2M4MWZmZGYiLCJNb2RpZmllZE9uIjoiMjAyMC0wOS0yNFQxNjowMDoz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c4NjExIiwiVXJpU3RyaW5nIjoiaHR0cDovL3d3dy5uY2JpLm5sbS5uaWguZ292L3B1Ym1lZC8xODM3ODYx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QXltYW4iLCJMYXN0TmFtZSI6IkVsLU1lbnlhciIsIk1pZGRsZU5hbWUiOiJBLiIsIlByb3RlY3RlZCI6ZmFsc2UsIlNleCI6MCwiQ3JlYXRlZEJ5IjoiX1N3YW50amUgTmlja2Vsc2VuIiwiQ3JlYXRlZE9uIjoiMjAyMC0xMC0yM1QwODo1Nzo1NiIsIk1vZGlmaWVkQnkiOiJfU3dhbnRqZSBOaWNrZWxzZW4iLCJJZCI6ImZlODUxMjA0LWFiMDgtNDBjNS04N2ZlLTc1OTA1NjQwN2JiNyIsIk1vZGlmaWVkT24iOiIyMDIwLTEwLTIzVDA4OjU3OjU2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U3dhbnRqZVxcQXBwRGF0YVxcTG9jYWxcXFRlbXBcXHBlMWU0emcxLmpwZyIsIlVyaVN0cmluZyI6Ijc5NzkyZGJkLTc4ZGMtNDhhMy1hNTQwLWY3ODM3M2FlZDU0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zNzgvY2hlc3QuMTI4LjQuMjgzNS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NjIzNjk2MiIsIlVyaVN0cmluZyI6Imh0dHA6Ly93d3cubmNiaS5ubG0ubmloLmdvdi9wdWJtZWQvMTYyMzY5Nj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3YW50amUgTmlja2Vsc2VuIiwiQ3JlYXRlZE9uIjoiMjAyMC0xMC0yM1QwODo1Nzo1MyIsIk1vZGlmaWVkQnkiOiJfU3dhbnRqZSBOaWNrZWxzZW4iLCJJZCI6IjBhNzYyNTFiLTFlMTUtNGYwNS1iMmUxLWE1ZWFhMjhjYjY2MCIsIk1vZGlmaWVkT24iOiIyMDIwLTEwLTIzVDA4OjU3OjUz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M3OC9jaGVzdC4xMjguNC4yODM1IiwiVXJpU3RyaW5nIjoiaHR0cHM6Ly9kb2kub3JnLzEwLjEzNzgvY2hlc3QuMTI4LjQuMjgz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dhbnRqZSBOaWNrZWxzZW4iLCJDcmVhdGVkT24iOiIyMDIwLTEwLTIzVDA4OjU3OjUzIiwiTW9kaWZpZWRCeSI6Il9Td2FudGplIE5pY2tlbHNlbiIsIklkIjoiMTZkMmZkYWUtY2YwOS00ZDMzLThiMmItMjBhY2NlMDcwNzYzIiwiTW9kaWZpZWRPbiI6IjIwMjAtMTAtMjNUMDg6NTc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B1Ym1lZC5uY2JpLm5sbS5uaWguZ292LzE2MjM2OTYyLyIsIlVyaVN0cmluZyI6Imh0dHBzOi8vcHVibWVkLm5jYmkubmxtLm5paC5nb3YvMTYyMzY5NjI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Tg0NTU0NyIsIlVyaVN0cmluZyI6Imh0dHA6Ly93d3cubmNiaS5ubG0ubmloLmdvdi9wdWJtZWQvMTE4NDU1ND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3YW50amUgTmlja2Vsc2VuIiwiQ3JlYXRlZE9uIjoiMjAyMC0xMC0yM1QwOTowMDo1NyIsIk1vZGlmaWVkQnkiOiJfU3dhbnRqZSBOaWNrZWxzZW4iLCJJZCI6ImU2MjIzMGU0LWQ2YzUtNGMzOS04NDY5LTg3MWY5YjAwYmVhYyIsIk1vZGlmaWVkT24iOiIyMDIwLTEwLTIzVDA5OjAwOjU3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zMDczMy04NjUxKDAzKTAwMDY3LTUiLCJVcmlTdHJpbmciOiJodHRwczovL2RvaS5vcmcvMTAuMTAxNi9zMDczMy04NjUxKDAzKTAwMDY3LT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YW50amUgTmlja2Vsc2VuIiwiQ3JlYXRlZE9uIjoiMjAyMC0xMC0yM1QwOTowMDo1NyIsIk1vZGlmaWVkQnkiOiJfU3dhbnRqZSBOaWNrZWxzZW4iLCJJZCI6IjBkNTZjODIxLTczYmMtNGUyYy05YTFkLTcyMzUyNjc2ZjdjYSIsIk1vZGlmaWVkT24iOiIyMDIwLTEwLTIzVDA5OjAwOjU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aHR0cHM6Ly9wdWJtZWQubmNiaS5ubG0ubmloLmdvdi8xMTg0NTU0Ny8iLCJVcmlTdHJpbmciOiJodHRwczovL3B1Ym1lZC5uY2JpLm5sbS5uaWguZ292LzExODQ1NTQ3L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MTYvUzA3MzUtMTA5NygwMikwMjU5NC05IiwiVXJpU3RyaW5nIjoiaHR0cHM6Ly9kb2kub3JnLzEwLjEwMTYvUzA3MzUtMTA5NygwMikwMjU5NC05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}</w:instrText>
          </w:r>
          <w:r w:rsidR="00D86FE9" w:rsidRPr="00157A97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4–7]</w:t>
          </w:r>
          <w:r w:rsidR="00D86FE9" w:rsidRPr="00157A97">
            <w:rPr>
              <w:noProof/>
              <w:lang w:val="en-GB"/>
            </w:rPr>
            <w:fldChar w:fldCharType="end"/>
          </w:r>
        </w:sdtContent>
      </w:sdt>
      <w:r w:rsidR="00D86FE9" w:rsidRPr="00157A97">
        <w:rPr>
          <w:lang w:val="en-GB"/>
        </w:rPr>
        <w:t xml:space="preserve">. </w:t>
      </w:r>
      <w:r w:rsidR="00847BB1" w:rsidRPr="00A17FD9">
        <w:rPr>
          <w:lang w:val="en-GB"/>
        </w:rPr>
        <w:t>Despite the clinical importance of PCAMD</w:t>
      </w:r>
      <w:r w:rsidR="004701CF" w:rsidRPr="00A17FD9">
        <w:rPr>
          <w:lang w:val="en-GB"/>
        </w:rPr>
        <w:t>,</w:t>
      </w:r>
      <w:r w:rsidR="00271380" w:rsidRPr="00A17FD9">
        <w:rPr>
          <w:lang w:val="en-GB"/>
        </w:rPr>
        <w:t xml:space="preserve"> </w:t>
      </w:r>
      <w:r w:rsidR="0023630F" w:rsidRPr="00A17FD9">
        <w:rPr>
          <w:lang w:val="en-GB"/>
        </w:rPr>
        <w:t xml:space="preserve">its </w:t>
      </w:r>
      <w:r w:rsidR="00C834A8">
        <w:rPr>
          <w:lang w:val="en-GB"/>
        </w:rPr>
        <w:t>pathophysiology</w:t>
      </w:r>
      <w:r w:rsidR="0023630F" w:rsidRPr="00A17FD9">
        <w:rPr>
          <w:lang w:val="en-GB"/>
        </w:rPr>
        <w:t xml:space="preserve"> is</w:t>
      </w:r>
      <w:r w:rsidR="00271380" w:rsidRPr="00A17FD9">
        <w:rPr>
          <w:lang w:val="en-GB"/>
        </w:rPr>
        <w:t xml:space="preserve"> </w:t>
      </w:r>
      <w:r w:rsidR="0080313B">
        <w:rPr>
          <w:lang w:val="en-GB"/>
        </w:rPr>
        <w:t>incompletely</w:t>
      </w:r>
      <w:r w:rsidR="00B834F1" w:rsidRPr="00A17FD9">
        <w:rPr>
          <w:lang w:val="en-GB"/>
        </w:rPr>
        <w:t xml:space="preserve"> understood </w:t>
      </w:r>
      <w:r w:rsidR="0063063E" w:rsidRPr="00A17FD9">
        <w:rPr>
          <w:lang w:val="en-GB"/>
        </w:rPr>
        <w:t>and specific therapeutic strategies are lacking</w:t>
      </w:r>
      <w:r w:rsidR="00B834F1" w:rsidRPr="00A17FD9">
        <w:rPr>
          <w:lang w:val="en-GB"/>
        </w:rPr>
        <w:t xml:space="preserve">. </w:t>
      </w:r>
    </w:p>
    <w:p w14:paraId="4A1C0C9A" w14:textId="799591A4" w:rsidR="002F3EB2" w:rsidRDefault="00A13367" w:rsidP="00910A54">
      <w:pPr>
        <w:pStyle w:val="Listenabsatz"/>
        <w:spacing w:after="120"/>
        <w:ind w:left="0"/>
        <w:jc w:val="both"/>
        <w:rPr>
          <w:lang w:val="en-GB"/>
        </w:rPr>
      </w:pPr>
      <w:proofErr w:type="spellStart"/>
      <w:r w:rsidRPr="00A17FD9">
        <w:rPr>
          <w:lang w:val="en-GB"/>
        </w:rPr>
        <w:t>Sema</w:t>
      </w:r>
      <w:r w:rsidR="008B7CD7" w:rsidRPr="00A17FD9">
        <w:rPr>
          <w:lang w:val="en-GB"/>
        </w:rPr>
        <w:t>phorin</w:t>
      </w:r>
      <w:proofErr w:type="spellEnd"/>
      <w:r w:rsidR="008B7CD7" w:rsidRPr="00A17FD9">
        <w:rPr>
          <w:lang w:val="en-GB"/>
        </w:rPr>
        <w:t xml:space="preserve"> (</w:t>
      </w:r>
      <w:proofErr w:type="spellStart"/>
      <w:r w:rsidR="008B7CD7" w:rsidRPr="00A17FD9">
        <w:rPr>
          <w:lang w:val="en-GB"/>
        </w:rPr>
        <w:t>Sema</w:t>
      </w:r>
      <w:proofErr w:type="spellEnd"/>
      <w:r w:rsidR="008B7CD7" w:rsidRPr="00A17FD9">
        <w:rPr>
          <w:lang w:val="en-GB"/>
        </w:rPr>
        <w:t xml:space="preserve">) </w:t>
      </w:r>
      <w:r w:rsidRPr="00A17FD9">
        <w:rPr>
          <w:lang w:val="en-GB"/>
        </w:rPr>
        <w:t>3F</w:t>
      </w:r>
      <w:r w:rsidR="00365749">
        <w:rPr>
          <w:lang w:val="en-GB"/>
        </w:rPr>
        <w:t xml:space="preserve"> is </w:t>
      </w:r>
      <w:r w:rsidR="002F3EB2">
        <w:rPr>
          <w:lang w:val="en-GB"/>
        </w:rPr>
        <w:t>an extracellular protein</w:t>
      </w:r>
      <w:r w:rsidR="00D86FE9">
        <w:rPr>
          <w:lang w:val="en-GB"/>
        </w:rPr>
        <w:t xml:space="preserve"> and</w:t>
      </w:r>
      <w:r w:rsidR="002F3EB2">
        <w:rPr>
          <w:lang w:val="en-GB"/>
        </w:rPr>
        <w:t xml:space="preserve"> </w:t>
      </w:r>
      <w:r w:rsidR="00F570F5" w:rsidRPr="00A17FD9">
        <w:rPr>
          <w:lang w:val="en-GB"/>
        </w:rPr>
        <w:t xml:space="preserve">was discovered </w:t>
      </w:r>
      <w:r w:rsidRPr="00A17FD9">
        <w:rPr>
          <w:lang w:val="en-GB"/>
        </w:rPr>
        <w:t xml:space="preserve">as an inhibitor of tumour growth </w:t>
      </w:r>
      <w:r w:rsidR="003C5EC9" w:rsidRPr="00A17FD9">
        <w:rPr>
          <w:lang w:val="en-GB"/>
        </w:rPr>
        <w:t>but r</w:t>
      </w:r>
      <w:r w:rsidRPr="00A17FD9">
        <w:rPr>
          <w:lang w:val="en-GB"/>
        </w:rPr>
        <w:t xml:space="preserve">ecent studies </w:t>
      </w:r>
      <w:r w:rsidR="00250F5C">
        <w:rPr>
          <w:lang w:val="en-GB"/>
        </w:rPr>
        <w:t>indicate that</w:t>
      </w:r>
      <w:r w:rsidR="00607DD6">
        <w:rPr>
          <w:lang w:val="en-GB"/>
        </w:rPr>
        <w:t xml:space="preserve"> Sema3F </w:t>
      </w:r>
      <w:r w:rsidR="00C834A8">
        <w:rPr>
          <w:lang w:val="en-GB"/>
        </w:rPr>
        <w:t>regulates</w:t>
      </w:r>
      <w:r w:rsidRPr="00A17FD9">
        <w:rPr>
          <w:lang w:val="en-GB"/>
        </w:rPr>
        <w:t xml:space="preserve"> </w:t>
      </w:r>
      <w:r w:rsidR="002F3EB2">
        <w:rPr>
          <w:lang w:val="en-GB"/>
        </w:rPr>
        <w:t>inflammation</w:t>
      </w:r>
      <w:r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f13f135c-3456-4fbb-9e71-9f798c10e940"/>
          <w:id w:val="-584907742"/>
          <w:placeholder>
            <w:docPart w:val="DefaultPlaceholder_-1854013440"/>
          </w:placeholder>
        </w:sdtPr>
        <w:sdtEndPr/>
        <w:sdtContent>
          <w:r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YzJmYzgwLWY1YWQtNDljNy05ZDRjLWM5M2ZmNzEzMmE3YyIsIlJhbmdlTGVuZ3RoIjozLCJSZWZlcmVuY2VJZCI6IjkxMDQ0NTFhLWY1MTQtNDljZi1iOTA3LWExNGIwNWVjNWE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TA3NTMtMDE5LTAwOTg1LTQiLCJVcmlTdHJpbmciOiJodHRwczovL2RvaS5vcmcvMTAuMTAwNy9zMTA3NTMtMDE5LTAwOTg1L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YW50amUgTmlja2Vsc2VuIiwiQ3JlYXRlZE9uIjoiMjAyMC0wMy0wNlQxMjo0Mzo0NiIsIk1vZGlmaWVkQnkiOiJfU3dhbnRqZSBOaWNrZWxzZW4iLCJJZCI6IjkyZGVmZmY3LTRmODAtNGRkZC04NzFlLTMxMmFiNWZkNzkxZSIsIk1vZGlmaWVkT24iOiIyMDIwLTAzLTA2VDEyOjQzOjQ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A4Nzc1MDciLCJVcmlTdHJpbmciOiJodHRwOi8vd3d3Lm5jYmkubmxtLm5paC5nb3YvcHVibWVkLzMwODc3NTA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}</w:instrText>
          </w:r>
          <w:r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2]</w:t>
          </w:r>
          <w:r w:rsidRPr="00A17FD9">
            <w:rPr>
              <w:noProof/>
              <w:lang w:val="en-GB"/>
            </w:rPr>
            <w:fldChar w:fldCharType="end"/>
          </w:r>
        </w:sdtContent>
      </w:sdt>
      <w:r w:rsidR="00C834A8">
        <w:rPr>
          <w:lang w:val="en-GB"/>
        </w:rPr>
        <w:t xml:space="preserve"> and vascular integrity f</w:t>
      </w:r>
      <w:r w:rsidRPr="00A17FD9">
        <w:rPr>
          <w:lang w:val="en-GB"/>
        </w:rPr>
        <w:t xml:space="preserve">ollowing </w:t>
      </w:r>
      <w:r w:rsidR="00271380" w:rsidRPr="00A17FD9">
        <w:rPr>
          <w:lang w:val="en-GB"/>
        </w:rPr>
        <w:t>I/R</w:t>
      </w:r>
      <w:r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26a54c8e-3d68-4808-8ec1-63c546b9c3c1"/>
          <w:id w:val="1282687154"/>
          <w:placeholder>
            <w:docPart w:val="DefaultPlaceholder_-1854013440"/>
          </w:placeholder>
        </w:sdtPr>
        <w:sdtEndPr/>
        <w:sdtContent>
          <w:r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Mjc0OWViLWM1MGUtNDA1MS05MTdjLTEyMWE5YTlkMDUxOSIsIlJhbmdlTGVuZ3RoIjozLCJSZWZlcmVuY2VJZCI6ImNhZTNkMmVjLWRkNTgtNGU3ZC05YTRkLTdhYWNlMDZkN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TIyMjk2OSIsIlVyaVN0cmluZyI6Imh0dHBzOi8vd3d3Lm5jYmkubmxtLm5paC5nb3YvcG1jL2FydGljbGVzL1BNQzUyMjI5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3YW50amUgTmlja2Vsc2VuIiwiQ3JlYXRlZE9uIjoiMjAyMC0wMy0xNVQxMjowNDo0OSIsIk1vZGlmaWVkQnkiOiJfU3dhbnRqZSBOaWNrZWxzZW4iLCJJZCI6IjdlOWYyYWRmLThkMWUtNGU0MS05ZTdkLTAwZTRhOTIyYjEyYyIsIk1vZGlmaWVkT24iOiIyMDIwLTAzLTE1VDEyOjA0OjQ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qcGF0aC4yMDE2LjA3LjAyMiIsIlVyaVN0cmluZyI6Imh0dHBzOi8vZG9pLm9yZy8xMC4xMDE2L2ouYWpwYXRoLjIwMTYuMDcuM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MtMTVUMTI6MDQ6NDkiLCJNb2RpZmllZEJ5IjoiX1N3YW50amUgTmlja2Vsc2VuIiwiSWQiOiJlYzhhYzcyZC01MjhmLTRiMmQtODVhZC0yODY2MmNmMDAyNjYiLCJNb2RpZmllZE9uIjoiMjAyMC0wMy0xNVQxMjowNDo0O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3NzUxNDQzIiwiVXJpU3RyaW5nIjoiaHR0cDovL3d3dy5uY2JpLm5sbS5uaWguZ292L3B1Ym1lZC8yNzc1MTQ0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}</w:instrText>
          </w:r>
          <w:r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8]</w:t>
          </w:r>
          <w:r w:rsidRPr="00A17FD9">
            <w:rPr>
              <w:noProof/>
              <w:lang w:val="en-GB"/>
            </w:rPr>
            <w:fldChar w:fldCharType="end"/>
          </w:r>
        </w:sdtContent>
      </w:sdt>
      <w:r w:rsidRPr="00A17FD9">
        <w:rPr>
          <w:lang w:val="en-GB"/>
        </w:rPr>
        <w:t xml:space="preserve">. </w:t>
      </w:r>
      <w:r w:rsidR="00365749">
        <w:rPr>
          <w:lang w:val="en-GB"/>
        </w:rPr>
        <w:t>The</w:t>
      </w:r>
      <w:r w:rsidR="00F4037E" w:rsidRPr="00A17FD9">
        <w:rPr>
          <w:lang w:val="en-GB"/>
        </w:rPr>
        <w:t xml:space="preserve"> applicants</w:t>
      </w:r>
      <w:r w:rsidR="00410A6D" w:rsidRPr="00A17FD9">
        <w:rPr>
          <w:lang w:val="en-GB"/>
        </w:rPr>
        <w:t xml:space="preserve"> </w:t>
      </w:r>
      <w:r w:rsidR="0037221F" w:rsidRPr="00A17FD9">
        <w:rPr>
          <w:lang w:val="en-GB"/>
        </w:rPr>
        <w:t xml:space="preserve">have </w:t>
      </w:r>
      <w:r w:rsidR="00C834A8">
        <w:rPr>
          <w:lang w:val="en-GB"/>
        </w:rPr>
        <w:t xml:space="preserve">recently </w:t>
      </w:r>
      <w:r w:rsidR="0037221F" w:rsidRPr="00A17FD9">
        <w:rPr>
          <w:lang w:val="en-GB"/>
        </w:rPr>
        <w:t>shown</w:t>
      </w:r>
      <w:r w:rsidR="00410A6D" w:rsidRPr="00A17FD9">
        <w:rPr>
          <w:lang w:val="en-GB"/>
        </w:rPr>
        <w:t xml:space="preserve"> that Sema3F</w:t>
      </w:r>
      <w:r w:rsidR="00C834A8">
        <w:rPr>
          <w:lang w:val="en-GB"/>
        </w:rPr>
        <w:t xml:space="preserve"> protein concentrations</w:t>
      </w:r>
      <w:r w:rsidR="00410A6D" w:rsidRPr="00A17FD9">
        <w:rPr>
          <w:lang w:val="en-GB"/>
        </w:rPr>
        <w:t xml:space="preserve"> </w:t>
      </w:r>
      <w:r w:rsidR="00C834A8">
        <w:rPr>
          <w:lang w:val="en-GB"/>
        </w:rPr>
        <w:t>are</w:t>
      </w:r>
      <w:r w:rsidR="00410A6D" w:rsidRPr="00A17FD9">
        <w:rPr>
          <w:lang w:val="en-GB"/>
        </w:rPr>
        <w:t xml:space="preserve"> elevated in </w:t>
      </w:r>
      <w:r w:rsidR="00C834A8">
        <w:rPr>
          <w:lang w:val="en-GB"/>
        </w:rPr>
        <w:t xml:space="preserve">blood </w:t>
      </w:r>
      <w:r w:rsidR="00410A6D" w:rsidRPr="00A17FD9">
        <w:rPr>
          <w:lang w:val="en-GB"/>
        </w:rPr>
        <w:t xml:space="preserve">of </w:t>
      </w:r>
      <w:r w:rsidR="002F3EB2" w:rsidRPr="00A17FD9">
        <w:rPr>
          <w:lang w:val="en-GB"/>
        </w:rPr>
        <w:t>OHC</w:t>
      </w:r>
      <w:r w:rsidR="002F3EB2">
        <w:rPr>
          <w:lang w:val="en-GB"/>
        </w:rPr>
        <w:t>A</w:t>
      </w:r>
      <w:r w:rsidR="002F3EB2" w:rsidRPr="00A17FD9">
        <w:rPr>
          <w:lang w:val="en-GB"/>
        </w:rPr>
        <w:t xml:space="preserve"> </w:t>
      </w:r>
      <w:r w:rsidR="00410A6D" w:rsidRPr="00A17FD9">
        <w:rPr>
          <w:lang w:val="en-GB"/>
        </w:rPr>
        <w:t>patients</w:t>
      </w:r>
      <w:r w:rsidR="00926B2E">
        <w:rPr>
          <w:lang w:val="en-GB"/>
        </w:rPr>
        <w:t xml:space="preserve"> in the post</w:t>
      </w:r>
      <w:r w:rsidR="00157A97">
        <w:rPr>
          <w:lang w:val="en-GB"/>
        </w:rPr>
        <w:t>-</w:t>
      </w:r>
      <w:r w:rsidR="00926B2E">
        <w:rPr>
          <w:lang w:val="en-GB"/>
        </w:rPr>
        <w:t>resuscitation period</w:t>
      </w:r>
      <w:r w:rsidR="00410A6D"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5163249c-e459-445d-a127-4755fb85286f"/>
          <w:id w:val="-2030088715"/>
          <w:placeholder>
            <w:docPart w:val="DefaultPlaceholder_-1854013440"/>
          </w:placeholder>
        </w:sdtPr>
        <w:sdtEndPr/>
        <w:sdtContent>
          <w:r w:rsidR="0023630F"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3YzhiM2MwLWIwZGMtNDg3YS04YjkyLWJkYWFhZWY1NGI5ZSIsIlJhbmdlTGVuZ3RoIjozLCJSZWZlcmVuY2VJZCI6IjkxMDQ0NTFhLWY1MTQtNDljZi1iOTA3LWExNGIwNWVjNWE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TA3NTMtMDE5LTAwOTg1LTQiLCJVcmlTdHJpbmciOiJodHRwczovL2RvaS5vcmcvMTAuMTAwNy9zMTA3NTMtMDE5LTAwOTg1L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3YW50amUgTmlja2Vsc2VuIiwiQ3JlYXRlZE9uIjoiMjAyMC0wMy0wNlQxMjo0Mzo0NiIsIk1vZGlmaWVkQnkiOiJfU3dhbnRqZSBOaWNrZWxzZW4iLCJJZCI6IjkyZGVmZmY3LTRmODAtNGRkZC04NzFlLTMxMmFiNWZkNzkxZSIsIk1vZGlmaWVkT24iOiIyMDIwLTAzLTA2VDEyOjQzOjQ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A4Nzc1MDciLCJVcmlTdHJpbmciOiJodHRwOi8vd3d3Lm5jYmkubmxtLm5paC5nb3YvcHVibWVkLzMwODc3NTA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}</w:instrText>
          </w:r>
          <w:r w:rsidR="0023630F"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2]</w:t>
          </w:r>
          <w:r w:rsidR="0023630F" w:rsidRPr="00A17FD9">
            <w:rPr>
              <w:noProof/>
              <w:lang w:val="en-GB"/>
            </w:rPr>
            <w:fldChar w:fldCharType="end"/>
          </w:r>
        </w:sdtContent>
      </w:sdt>
      <w:r w:rsidR="00410A6D" w:rsidRPr="00A17FD9">
        <w:rPr>
          <w:lang w:val="en-GB"/>
        </w:rPr>
        <w:t xml:space="preserve">. </w:t>
      </w:r>
    </w:p>
    <w:p w14:paraId="32F9122E" w14:textId="0D4D28A2" w:rsidR="00910A54" w:rsidRPr="00A17FD9" w:rsidRDefault="00607DD6" w:rsidP="00910A54">
      <w:pPr>
        <w:pStyle w:val="Listenabsatz"/>
        <w:spacing w:after="120"/>
        <w:ind w:left="0"/>
        <w:jc w:val="both"/>
        <w:rPr>
          <w:lang w:val="en-GB"/>
        </w:rPr>
      </w:pPr>
      <w:r>
        <w:rPr>
          <w:lang w:val="en-GB"/>
        </w:rPr>
        <w:t>The aim of th</w:t>
      </w:r>
      <w:r w:rsidR="003950D4">
        <w:rPr>
          <w:lang w:val="en-GB"/>
        </w:rPr>
        <w:t>is</w:t>
      </w:r>
      <w:r>
        <w:rPr>
          <w:lang w:val="en-GB"/>
        </w:rPr>
        <w:t xml:space="preserve"> project is to explore</w:t>
      </w:r>
      <w:r w:rsidR="0023630F" w:rsidRPr="00A17FD9">
        <w:rPr>
          <w:lang w:val="en-GB"/>
        </w:rPr>
        <w:t xml:space="preserve"> whether Sema3F </w:t>
      </w:r>
      <w:r w:rsidR="002F3EB2">
        <w:rPr>
          <w:lang w:val="en-GB"/>
        </w:rPr>
        <w:t xml:space="preserve">plasma </w:t>
      </w:r>
      <w:r w:rsidR="0023630F" w:rsidRPr="00A17FD9">
        <w:rPr>
          <w:lang w:val="en-GB"/>
        </w:rPr>
        <w:t>levels are associated with pre-</w:t>
      </w:r>
      <w:r>
        <w:rPr>
          <w:lang w:val="en-GB"/>
        </w:rPr>
        <w:t xml:space="preserve">cardiac arrest </w:t>
      </w:r>
      <w:r w:rsidR="0023630F" w:rsidRPr="00A17FD9">
        <w:rPr>
          <w:lang w:val="en-GB"/>
        </w:rPr>
        <w:t>conditions</w:t>
      </w:r>
      <w:r>
        <w:rPr>
          <w:lang w:val="en-GB"/>
        </w:rPr>
        <w:t xml:space="preserve"> (e. g. comorbidities, medication)</w:t>
      </w:r>
      <w:r w:rsidR="00910A54" w:rsidRPr="00A17FD9">
        <w:rPr>
          <w:lang w:val="en-GB"/>
        </w:rPr>
        <w:t xml:space="preserve">, </w:t>
      </w:r>
      <w:r w:rsidR="0023630F" w:rsidRPr="00A17FD9">
        <w:rPr>
          <w:lang w:val="en-GB"/>
        </w:rPr>
        <w:t xml:space="preserve">interventions during resuscitation </w:t>
      </w:r>
      <w:r w:rsidR="002F3EB2">
        <w:rPr>
          <w:lang w:val="en-GB"/>
        </w:rPr>
        <w:t>(</w:t>
      </w:r>
      <w:r w:rsidR="00365749">
        <w:rPr>
          <w:lang w:val="en-GB"/>
        </w:rPr>
        <w:t xml:space="preserve">e. g. </w:t>
      </w:r>
      <w:r w:rsidR="002F3EB2">
        <w:rPr>
          <w:lang w:val="en-GB"/>
        </w:rPr>
        <w:t xml:space="preserve">defibrillation) </w:t>
      </w:r>
      <w:r w:rsidR="0023630F" w:rsidRPr="00A17FD9">
        <w:rPr>
          <w:lang w:val="en-GB"/>
        </w:rPr>
        <w:t>as well as post-</w:t>
      </w:r>
      <w:r>
        <w:rPr>
          <w:lang w:val="en-GB"/>
        </w:rPr>
        <w:t xml:space="preserve">cardiac arrest </w:t>
      </w:r>
      <w:r w:rsidR="00910A54" w:rsidRPr="00A17FD9">
        <w:rPr>
          <w:lang w:val="en-GB"/>
        </w:rPr>
        <w:t xml:space="preserve">aspects </w:t>
      </w:r>
      <w:r w:rsidR="000618EF">
        <w:rPr>
          <w:lang w:val="en-GB"/>
        </w:rPr>
        <w:t>(e.g. left ventricular function, hemodynamic instability)</w:t>
      </w:r>
      <w:r w:rsidR="0023630F" w:rsidRPr="00A17FD9">
        <w:rPr>
          <w:lang w:val="en-GB"/>
        </w:rPr>
        <w:t xml:space="preserve"> that have been found to influence PCAMD and mortality of patients </w:t>
      </w:r>
      <w:r w:rsidR="00070CEE" w:rsidRPr="00A17FD9">
        <w:rPr>
          <w:lang w:val="en-GB"/>
        </w:rPr>
        <w:t>with</w:t>
      </w:r>
      <w:r w:rsidR="0023630F" w:rsidRPr="00A17FD9">
        <w:rPr>
          <w:lang w:val="en-GB"/>
        </w:rPr>
        <w:t xml:space="preserve"> OHCA. </w:t>
      </w:r>
    </w:p>
    <w:p w14:paraId="1B8DDE9D" w14:textId="5DD02536" w:rsidR="00BB3509" w:rsidRPr="00A17FD9" w:rsidRDefault="00590210" w:rsidP="00910A54">
      <w:pPr>
        <w:pStyle w:val="Listenabsatz"/>
        <w:spacing w:after="120"/>
        <w:ind w:left="0"/>
        <w:jc w:val="both"/>
        <w:rPr>
          <w:lang w:val="en-GB"/>
        </w:rPr>
      </w:pPr>
      <w:r w:rsidRPr="00A17FD9">
        <w:rPr>
          <w:lang w:val="en-GB"/>
        </w:rPr>
        <w:t xml:space="preserve">The applicants </w:t>
      </w:r>
      <w:r w:rsidR="002F3EB2">
        <w:rPr>
          <w:lang w:val="en-GB"/>
        </w:rPr>
        <w:t>hypothesize that</w:t>
      </w:r>
      <w:r w:rsidRPr="00A17FD9">
        <w:rPr>
          <w:lang w:val="en-GB"/>
        </w:rPr>
        <w:t xml:space="preserve"> Sema3F </w:t>
      </w:r>
      <w:r w:rsidR="002F3EB2">
        <w:rPr>
          <w:lang w:val="en-GB"/>
        </w:rPr>
        <w:t>plays a key role</w:t>
      </w:r>
      <w:r w:rsidR="000618EF">
        <w:rPr>
          <w:lang w:val="en-GB"/>
        </w:rPr>
        <w:t xml:space="preserve"> in the pathogenesis of PCAMD because</w:t>
      </w:r>
      <w:r w:rsidRPr="00A17FD9">
        <w:rPr>
          <w:lang w:val="en-GB"/>
        </w:rPr>
        <w:t xml:space="preserve"> </w:t>
      </w:r>
      <w:r w:rsidR="00BB3509" w:rsidRPr="00A17FD9">
        <w:rPr>
          <w:lang w:val="en-GB"/>
        </w:rPr>
        <w:t>…</w:t>
      </w:r>
    </w:p>
    <w:p w14:paraId="7046EDA5" w14:textId="516E9206" w:rsidR="00926B2E" w:rsidRPr="008167FD" w:rsidRDefault="00BB3509" w:rsidP="00D86FE9">
      <w:pPr>
        <w:pStyle w:val="Listenabsatz"/>
        <w:numPr>
          <w:ilvl w:val="0"/>
          <w:numId w:val="7"/>
        </w:numPr>
        <w:spacing w:after="120"/>
        <w:jc w:val="both"/>
        <w:rPr>
          <w:lang w:val="en-GB"/>
        </w:rPr>
      </w:pPr>
      <w:r w:rsidRPr="008167FD">
        <w:rPr>
          <w:lang w:val="en-GB"/>
        </w:rPr>
        <w:t>… i</w:t>
      </w:r>
      <w:r w:rsidR="003B71F9" w:rsidRPr="008167FD">
        <w:rPr>
          <w:lang w:val="en-GB"/>
        </w:rPr>
        <w:t xml:space="preserve">nflammation is a pathogenetic key feature after </w:t>
      </w:r>
      <w:r w:rsidR="00271380" w:rsidRPr="008167FD">
        <w:rPr>
          <w:lang w:val="en-GB"/>
        </w:rPr>
        <w:t>I/R</w:t>
      </w:r>
      <w:r w:rsidR="0063063E" w:rsidRPr="008167FD">
        <w:rPr>
          <w:lang w:val="en-GB"/>
        </w:rPr>
        <w:t xml:space="preserve"> injury</w:t>
      </w:r>
      <w:r w:rsidR="003B71F9" w:rsidRPr="008167FD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42d6c82-74a0-44da-99b2-9f201c54dd5e"/>
          <w:id w:val="-23175265"/>
          <w:placeholder>
            <w:docPart w:val="A1D1378101A3403F95F507064DB84B1C"/>
          </w:placeholder>
        </w:sdtPr>
        <w:sdtEndPr/>
        <w:sdtContent>
          <w:r w:rsidR="003B71F9" w:rsidRPr="008167FD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yNWZkMTdiLWNmNzgtNGMwNi1iMTYzLTk1Y2JmYjdiZWE5NSIsIlJhbmdlTGVuZ3RoIjozLCJSZWZlcmVuY2VJZCI6ImU3ZjQ5ODE5LTc4NDktNDRiYi1iODFlLTM4NGMzOGIxNDI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jA2NDQyOSIsIlVyaVN0cmluZyI6Imh0dHA6Ly93d3cubmNiaS5ubG0ubmloLmdvdi9wdWJtZWQvMjIwNjQ0M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dhbnRqZSBOaWNrZWxzZW4iLCJDcmVhdGVkT24iOiIyMDIwLTAzLTE1VDEyOjAxOjE1IiwiTW9kaWZpZWRCeSI6Il9Td2FudGplIE5pY2tlbHNlbiIsIklkIjoiYmE3NDU4MzUtOWExNS00MmQ2LTk0MmEtMGUwMGIxNTFmNDlhIiwiTW9kaWZpZWRPbiI6IjIwMjAtMDMtMTVUMTI6MDE6MT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25tLjI1MDciLCJVcmlTdHJpbmciOiJodHRwczovL2RvaS5vcmcvMTAuMTAzOC9ubS4yNTA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MtMTVUMTI6MDE6MTUiLCJNb2RpZmllZEJ5IjoiX1N3YW50amUgTmlja2Vsc2VuIiwiSWQiOiJmMmRkNDYyNy0zODcyLTQyZGQtYmE4Mi01YWUyN2Q4NWZlYjgiLCJNb2RpZmllZE9uIjoiMjAyMC0wMy0xNVQxMjowMTox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M4ODYxOTIiLCJVcmlTdHJpbmciOiJodHRwczovL3d3dy5uY2JpLm5sbS5uaWguZ292L3BtYy9hcnRpY2xlcy9QTUMzODg2MTk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}</w:instrText>
          </w:r>
          <w:r w:rsidR="003B71F9" w:rsidRPr="008167FD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9]</w:t>
          </w:r>
          <w:r w:rsidR="003B71F9" w:rsidRPr="008167FD">
            <w:rPr>
              <w:noProof/>
              <w:lang w:val="en-GB"/>
            </w:rPr>
            <w:fldChar w:fldCharType="end"/>
          </w:r>
        </w:sdtContent>
      </w:sdt>
      <w:r w:rsidR="003B71F9" w:rsidRPr="008167FD">
        <w:rPr>
          <w:lang w:val="en-GB"/>
        </w:rPr>
        <w:t xml:space="preserve"> and Sema3F </w:t>
      </w:r>
      <w:r w:rsidR="002F3EB2" w:rsidRPr="008167FD">
        <w:rPr>
          <w:lang w:val="en-GB"/>
        </w:rPr>
        <w:t xml:space="preserve">is upregulated during </w:t>
      </w:r>
      <w:r w:rsidR="003B71F9" w:rsidRPr="008167FD">
        <w:rPr>
          <w:lang w:val="en-GB"/>
        </w:rPr>
        <w:t>inflammation</w:t>
      </w:r>
      <w:r w:rsidR="002F3EB2" w:rsidRPr="008167FD">
        <w:rPr>
          <w:lang w:val="en-GB"/>
        </w:rPr>
        <w:t xml:space="preserve"> and promotes leukocyte recruitment</w:t>
      </w:r>
      <w:r w:rsidR="003B71F9" w:rsidRPr="008167FD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d30a4f4b-cb9b-4b55-9e7e-7a778c1256b9"/>
          <w:id w:val="2113772819"/>
          <w:placeholder>
            <w:docPart w:val="A1D1378101A3403F95F507064DB84B1C"/>
          </w:placeholder>
        </w:sdtPr>
        <w:sdtEndPr/>
        <w:sdtContent>
          <w:r w:rsidR="003B71F9" w:rsidRPr="008167FD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YjFmOWQwLTEzZTgtNDQ3Ni1hNzM2LTcwMjAxZTAyNjQ0NCIsIlJhbmdlTGVuZ3RoIjozLCJSZWZlcmVuY2VJZCI6ImNhZTNkMmVjLWRkNTgtNGU3ZC05YTRkLTdhYWNlMDZkN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TIyMjk2OSIsIlVyaVN0cmluZyI6Imh0dHBzOi8vd3d3Lm5jYmkubmxtLm5paC5nb3YvcG1jL2FydGljbGVzL1BNQzUyMjI5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3YW50amUgTmlja2Vsc2VuIiwiQ3JlYXRlZE9uIjoiMjAyMC0wMy0xNVQxMjowNDo0OSIsIk1vZGlmaWVkQnkiOiJfU3dhbnRqZSBOaWNrZWxzZW4iLCJJZCI6IjdlOWYyYWRmLThkMWUtNGU0MS05ZTdkLTAwZTRhOTIyYjEyYyIsIk1vZGlmaWVkT24iOiIyMDIwLTAzLTE1VDEyOjA0OjQ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qcGF0aC4yMDE2LjA3LjAyMiIsIlVyaVN0cmluZyI6Imh0dHBzOi8vZG9pLm9yZy8xMC4xMDE2L2ouYWpwYXRoLjIwMTYuMDcuM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MtMTVUMTI6MDQ6NDkiLCJNb2RpZmllZEJ5IjoiX1N3YW50amUgTmlja2Vsc2VuIiwiSWQiOiJlYzhhYzcyZC01MjhmLTRiMmQtODVhZC0yODY2MmNmMDAyNjYiLCJNb2RpZmllZE9uIjoiMjAyMC0wMy0xNVQxMjowNDo0O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3NzUxNDQzIiwiVXJpU3RyaW5nIjoiaHR0cDovL3d3dy5uY2JpLm5sbS5uaWguZ292L3B1Ym1lZC8yNzc1MTQ0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}</w:instrText>
          </w:r>
          <w:r w:rsidR="003B71F9" w:rsidRPr="008167FD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8]</w:t>
          </w:r>
          <w:r w:rsidR="003B71F9" w:rsidRPr="008167FD">
            <w:rPr>
              <w:noProof/>
              <w:lang w:val="en-GB"/>
            </w:rPr>
            <w:fldChar w:fldCharType="end"/>
          </w:r>
        </w:sdtContent>
      </w:sdt>
      <w:r w:rsidR="0063063E" w:rsidRPr="008167FD">
        <w:rPr>
          <w:lang w:val="en-GB"/>
        </w:rPr>
        <w:t>.</w:t>
      </w:r>
    </w:p>
    <w:p w14:paraId="7CFB746B" w14:textId="5160FCA6" w:rsidR="00BB3509" w:rsidRPr="00A17FD9" w:rsidRDefault="00BB3509" w:rsidP="000618EF">
      <w:pPr>
        <w:pStyle w:val="Listenabsatz"/>
        <w:numPr>
          <w:ilvl w:val="0"/>
          <w:numId w:val="7"/>
        </w:numPr>
        <w:spacing w:after="120"/>
        <w:jc w:val="both"/>
        <w:rPr>
          <w:lang w:val="en-GB"/>
        </w:rPr>
      </w:pPr>
      <w:r w:rsidRPr="00A17FD9">
        <w:rPr>
          <w:lang w:val="en-GB"/>
        </w:rPr>
        <w:t xml:space="preserve">… </w:t>
      </w:r>
      <w:r w:rsidR="00590210" w:rsidRPr="00A17FD9">
        <w:rPr>
          <w:lang w:val="en-GB"/>
        </w:rPr>
        <w:t>Sema3F is upregulated i</w:t>
      </w:r>
      <w:r w:rsidR="000618EF">
        <w:rPr>
          <w:lang w:val="en-GB"/>
        </w:rPr>
        <w:t>n</w:t>
      </w:r>
      <w:r w:rsidR="00590210" w:rsidRPr="00A17FD9">
        <w:rPr>
          <w:lang w:val="en-GB"/>
        </w:rPr>
        <w:t xml:space="preserve"> patients</w:t>
      </w:r>
      <w:r w:rsidR="000618EF">
        <w:rPr>
          <w:lang w:val="en-GB"/>
        </w:rPr>
        <w:t xml:space="preserve"> with heart failure with reduced ejection fraction</w:t>
      </w:r>
      <w:r w:rsidR="00590210" w:rsidRPr="00A17FD9">
        <w:rPr>
          <w:lang w:val="en-GB"/>
        </w:rPr>
        <w:t xml:space="preserve"> </w:t>
      </w:r>
      <w:r w:rsidR="004301C6" w:rsidRPr="00A17FD9">
        <w:rPr>
          <w:lang w:val="en-GB"/>
        </w:rPr>
        <w:t>[</w:t>
      </w:r>
      <w:r w:rsidR="00590210" w:rsidRPr="00A17FD9">
        <w:rPr>
          <w:lang w:val="en-GB"/>
        </w:rPr>
        <w:t>unpublished data of the applicant</w:t>
      </w:r>
      <w:r w:rsidR="00926B2E">
        <w:rPr>
          <w:lang w:val="en-GB"/>
        </w:rPr>
        <w:t>s</w:t>
      </w:r>
      <w:r w:rsidR="004301C6" w:rsidRPr="00A17FD9">
        <w:rPr>
          <w:lang w:val="en-GB"/>
        </w:rPr>
        <w:t>]</w:t>
      </w:r>
      <w:r w:rsidR="002B25F1" w:rsidRPr="00A17FD9">
        <w:rPr>
          <w:lang w:val="en-GB"/>
        </w:rPr>
        <w:t xml:space="preserve"> and</w:t>
      </w:r>
      <w:r w:rsidR="00590210" w:rsidRPr="00A17FD9">
        <w:rPr>
          <w:lang w:val="en-GB"/>
        </w:rPr>
        <w:t xml:space="preserve"> </w:t>
      </w:r>
      <w:r w:rsidR="00F570F5" w:rsidRPr="00A17FD9">
        <w:rPr>
          <w:lang w:val="en-GB"/>
        </w:rPr>
        <w:t xml:space="preserve">PCAMD </w:t>
      </w:r>
      <w:r w:rsidR="00924BA0" w:rsidRPr="00A17FD9">
        <w:rPr>
          <w:lang w:val="en-GB"/>
        </w:rPr>
        <w:t xml:space="preserve">is </w:t>
      </w:r>
      <w:r w:rsidR="002F3EB2">
        <w:rPr>
          <w:lang w:val="en-GB"/>
        </w:rPr>
        <w:t xml:space="preserve">characterized as </w:t>
      </w:r>
      <w:r w:rsidR="00924BA0" w:rsidRPr="00A17FD9">
        <w:rPr>
          <w:lang w:val="en-GB"/>
        </w:rPr>
        <w:t xml:space="preserve">a </w:t>
      </w:r>
      <w:r w:rsidR="00926B2E">
        <w:rPr>
          <w:lang w:val="en-GB"/>
        </w:rPr>
        <w:t xml:space="preserve">transient </w:t>
      </w:r>
      <w:r w:rsidR="000618EF">
        <w:rPr>
          <w:lang w:val="en-GB"/>
        </w:rPr>
        <w:t>cardiomyopathy with reduced ejection fraction</w:t>
      </w:r>
      <w:r w:rsidR="002F3EB2">
        <w:rPr>
          <w:lang w:val="en-GB"/>
        </w:rPr>
        <w:t xml:space="preserve"> after ROSC</w:t>
      </w:r>
      <w:r w:rsidR="00F570F5" w:rsidRPr="00A17FD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aff1060-9aad-45b8-a267-8b374642c25b"/>
          <w:id w:val="198747223"/>
          <w:placeholder>
            <w:docPart w:val="DefaultPlaceholder_-1854013440"/>
          </w:placeholder>
        </w:sdtPr>
        <w:sdtEndPr/>
        <w:sdtContent>
          <w:r w:rsidR="004301C6" w:rsidRPr="00A17FD9">
            <w:rPr>
              <w:noProof/>
              <w:lang w:val="en-GB"/>
            </w:rPr>
            <w:fldChar w:fldCharType="begin"/>
          </w:r>
          <w:r w:rsidR="00F92CE3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cxYTU2LTVjYTItNDYyMi04ZWIwLTc3YjJiNDQ3MWY0NiIsIlJhbmdlTGVuZ3RoIjozLCJSZWZlcmVuY2VJZCI6ImU3ZjQ5ODE5LTc4NDktNDRiYi1iODFlLTM4NGMzOGIxNDI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jA2NDQyOSIsIlVyaVN0cmluZyI6Imh0dHA6Ly93d3cubmNiaS5ubG0ubmloLmdvdi9wdWJtZWQvMjIwNjQ0M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3dhbnRqZSBOaWNrZWxzZW4iLCJDcmVhdGVkT24iOiIyMDIwLTAzLTE1VDEyOjAxOjE1IiwiTW9kaWZpZWRCeSI6Il9Td2FudGplIE5pY2tlbHNlbiIsIklkIjoiYmE3NDU4MzUtOWExNS00MmQ2LTk0MmEtMGUwMGIxNTFmNDlhIiwiTW9kaWZpZWRPbiI6IjIwMjAtMDMtMTVUMTI6MDE6MT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25tLjI1MDciLCJVcmlTdHJpbmciOiJodHRwczovL2RvaS5vcmcvMTAuMTAzOC9ubS4yNTA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2FudGplIE5pY2tlbHNlbiIsIkNyZWF0ZWRPbiI6IjIwMjAtMDMtMTVUMTI6MDE6MTUiLCJNb2RpZmllZEJ5IjoiX1N3YW50amUgTmlja2Vsc2VuIiwiSWQiOiJmMmRkNDYyNy0zODcyLTQyZGQtYmE4Mi01YWUyN2Q4NWZlYjgiLCJNb2RpZmllZE9uIjoiMjAyMC0wMy0xNVQxMjowMTox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M4ODYxOTIiLCJVcmlTdHJpbmciOiJodHRwczovL3d3dy5uY2JpLm5sbS5uaWguZ292L3BtYy9hcnRpY2xlcy9QTUMzODg2MTk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}</w:instrText>
          </w:r>
          <w:r w:rsidR="004301C6" w:rsidRPr="00A17FD9">
            <w:rPr>
              <w:noProof/>
              <w:lang w:val="en-GB"/>
            </w:rPr>
            <w:fldChar w:fldCharType="separate"/>
          </w:r>
          <w:r w:rsidR="00D957BC">
            <w:rPr>
              <w:noProof/>
              <w:lang w:val="en-GB"/>
            </w:rPr>
            <w:t>[9]</w:t>
          </w:r>
          <w:r w:rsidR="004301C6" w:rsidRPr="00A17FD9">
            <w:rPr>
              <w:noProof/>
              <w:lang w:val="en-GB"/>
            </w:rPr>
            <w:fldChar w:fldCharType="end"/>
          </w:r>
        </w:sdtContent>
      </w:sdt>
      <w:r w:rsidR="00590210" w:rsidRPr="00A17FD9">
        <w:rPr>
          <w:lang w:val="en-GB"/>
        </w:rPr>
        <w:t>.</w:t>
      </w:r>
    </w:p>
    <w:p w14:paraId="5F3E6AF1" w14:textId="46E4F61A" w:rsidR="002F3EB2" w:rsidRDefault="00926B2E" w:rsidP="00E85BA0">
      <w:pPr>
        <w:pStyle w:val="Listenabsatz"/>
        <w:spacing w:after="120"/>
        <w:ind w:left="0"/>
        <w:jc w:val="both"/>
        <w:rPr>
          <w:lang w:val="en-GB"/>
        </w:rPr>
      </w:pPr>
      <w:r>
        <w:rPr>
          <w:lang w:val="en-GB"/>
        </w:rPr>
        <w:t>T</w:t>
      </w:r>
      <w:r w:rsidR="002F3EB2">
        <w:rPr>
          <w:lang w:val="en-GB"/>
        </w:rPr>
        <w:t xml:space="preserve">he applicants conclude that circulating plasma </w:t>
      </w:r>
      <w:r w:rsidR="000618EF" w:rsidRPr="002F3EB2">
        <w:rPr>
          <w:lang w:val="en-GB"/>
        </w:rPr>
        <w:t>Sema3F</w:t>
      </w:r>
      <w:r w:rsidR="002F3EB2">
        <w:rPr>
          <w:lang w:val="en-GB"/>
        </w:rPr>
        <w:t xml:space="preserve"> </w:t>
      </w:r>
      <w:r w:rsidR="00AD14A1">
        <w:rPr>
          <w:lang w:val="en-GB"/>
        </w:rPr>
        <w:t xml:space="preserve">may be </w:t>
      </w:r>
      <w:r w:rsidR="000618EF" w:rsidRPr="002F3EB2">
        <w:rPr>
          <w:lang w:val="en-GB"/>
        </w:rPr>
        <w:t xml:space="preserve">a </w:t>
      </w:r>
      <w:r w:rsidR="002F3EB2">
        <w:rPr>
          <w:lang w:val="en-GB"/>
        </w:rPr>
        <w:t xml:space="preserve">potential novel biomarker of </w:t>
      </w:r>
      <w:r w:rsidR="002F3EB2" w:rsidRPr="002F3EB2">
        <w:rPr>
          <w:lang w:val="en-GB"/>
        </w:rPr>
        <w:t>PCAMD</w:t>
      </w:r>
      <w:r w:rsidR="00AD14A1">
        <w:rPr>
          <w:lang w:val="en-GB"/>
        </w:rPr>
        <w:t>. Q</w:t>
      </w:r>
      <w:r>
        <w:rPr>
          <w:lang w:val="en-GB"/>
        </w:rPr>
        <w:t>uantification of plasma</w:t>
      </w:r>
      <w:r w:rsidR="000618EF">
        <w:rPr>
          <w:lang w:val="en-GB"/>
        </w:rPr>
        <w:t xml:space="preserve"> Sema3F </w:t>
      </w:r>
      <w:r w:rsidR="00AD14A1">
        <w:rPr>
          <w:lang w:val="en-GB"/>
        </w:rPr>
        <w:t xml:space="preserve">will </w:t>
      </w:r>
      <w:r w:rsidR="00365749">
        <w:rPr>
          <w:lang w:val="en-GB"/>
        </w:rPr>
        <w:t xml:space="preserve">allow to </w:t>
      </w:r>
      <w:r w:rsidR="00AD14A1">
        <w:rPr>
          <w:lang w:val="en-GB"/>
        </w:rPr>
        <w:t>identify OHCA patients with increased risk of hemodynamic instability and poor prognosis after ROSC. Early re</w:t>
      </w:r>
      <w:r w:rsidR="00981BD3">
        <w:rPr>
          <w:lang w:val="en-GB"/>
        </w:rPr>
        <w:t>cognition of this</w:t>
      </w:r>
      <w:r w:rsidR="00AD14A1">
        <w:rPr>
          <w:lang w:val="en-GB"/>
        </w:rPr>
        <w:t xml:space="preserve"> high-risk </w:t>
      </w:r>
      <w:r w:rsidR="00981BD3">
        <w:rPr>
          <w:lang w:val="en-GB"/>
        </w:rPr>
        <w:t>subgroup</w:t>
      </w:r>
      <w:r w:rsidR="00AD14A1">
        <w:rPr>
          <w:lang w:val="en-GB"/>
        </w:rPr>
        <w:t xml:space="preserve"> may lead to individualized therapies of OHCA patients to improve their outcome. </w:t>
      </w:r>
    </w:p>
    <w:p w14:paraId="30B30409" w14:textId="77777777" w:rsidR="00157A97" w:rsidRPr="00A17FD9" w:rsidRDefault="00157A97" w:rsidP="002F3EB2">
      <w:pPr>
        <w:pStyle w:val="Listenabsatz"/>
        <w:spacing w:after="120"/>
        <w:ind w:left="1080"/>
        <w:jc w:val="both"/>
        <w:rPr>
          <w:lang w:val="en-GB"/>
        </w:rPr>
      </w:pPr>
    </w:p>
    <w:p w14:paraId="78EBA250" w14:textId="2399D96B" w:rsidR="00C4496A" w:rsidRPr="00C4496A" w:rsidRDefault="00C4496A" w:rsidP="0056655B">
      <w:pPr>
        <w:rPr>
          <w:lang w:val="en-GB"/>
        </w:rPr>
      </w:pPr>
    </w:p>
    <w:sectPr w:rsidR="00C4496A" w:rsidRPr="00C4496A" w:rsidSect="003865E7">
      <w:footerReference w:type="default" r:id="rId8"/>
      <w:pgSz w:w="11906" w:h="16838" w:code="9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64B25C" w14:textId="77777777" w:rsidR="003919DC" w:rsidRDefault="003919DC" w:rsidP="00F17EDC">
      <w:pPr>
        <w:spacing w:after="0" w:line="240" w:lineRule="auto"/>
      </w:pPr>
      <w:r>
        <w:separator/>
      </w:r>
    </w:p>
  </w:endnote>
  <w:endnote w:type="continuationSeparator" w:id="0">
    <w:p w14:paraId="0672326E" w14:textId="77777777" w:rsidR="003919DC" w:rsidRDefault="003919DC" w:rsidP="00F17E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34663110"/>
      <w:docPartObj>
        <w:docPartGallery w:val="Page Numbers (Bottom of Page)"/>
        <w:docPartUnique/>
      </w:docPartObj>
    </w:sdtPr>
    <w:sdtEndPr/>
    <w:sdtContent>
      <w:p w14:paraId="5EC868BD" w14:textId="16823BBD" w:rsidR="00CF0AA6" w:rsidRDefault="00CF0AA6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14:paraId="141405A4" w14:textId="77777777" w:rsidR="00CF0AA6" w:rsidRDefault="00CF0AA6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0AF85D" w14:textId="77777777" w:rsidR="003919DC" w:rsidRDefault="003919DC" w:rsidP="00F17EDC">
      <w:pPr>
        <w:spacing w:after="0" w:line="240" w:lineRule="auto"/>
      </w:pPr>
      <w:r>
        <w:separator/>
      </w:r>
    </w:p>
  </w:footnote>
  <w:footnote w:type="continuationSeparator" w:id="0">
    <w:p w14:paraId="45FFAB0D" w14:textId="77777777" w:rsidR="003919DC" w:rsidRDefault="003919DC" w:rsidP="00F17ED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1E612A"/>
    <w:multiLevelType w:val="hybridMultilevel"/>
    <w:tmpl w:val="B81217C8"/>
    <w:lvl w:ilvl="0" w:tplc="0407000F">
      <w:start w:val="1"/>
      <w:numFmt w:val="decimal"/>
      <w:lvlText w:val="%1."/>
      <w:lvlJc w:val="left"/>
      <w:pPr>
        <w:ind w:left="862" w:hanging="360"/>
      </w:pPr>
    </w:lvl>
    <w:lvl w:ilvl="1" w:tplc="04070019" w:tentative="1">
      <w:start w:val="1"/>
      <w:numFmt w:val="lowerLetter"/>
      <w:lvlText w:val="%2."/>
      <w:lvlJc w:val="left"/>
      <w:pPr>
        <w:ind w:left="1582" w:hanging="360"/>
      </w:pPr>
    </w:lvl>
    <w:lvl w:ilvl="2" w:tplc="0407001B" w:tentative="1">
      <w:start w:val="1"/>
      <w:numFmt w:val="lowerRoman"/>
      <w:lvlText w:val="%3."/>
      <w:lvlJc w:val="right"/>
      <w:pPr>
        <w:ind w:left="2302" w:hanging="180"/>
      </w:pPr>
    </w:lvl>
    <w:lvl w:ilvl="3" w:tplc="0407000F" w:tentative="1">
      <w:start w:val="1"/>
      <w:numFmt w:val="decimal"/>
      <w:lvlText w:val="%4."/>
      <w:lvlJc w:val="left"/>
      <w:pPr>
        <w:ind w:left="3022" w:hanging="360"/>
      </w:pPr>
    </w:lvl>
    <w:lvl w:ilvl="4" w:tplc="04070019" w:tentative="1">
      <w:start w:val="1"/>
      <w:numFmt w:val="lowerLetter"/>
      <w:lvlText w:val="%5."/>
      <w:lvlJc w:val="left"/>
      <w:pPr>
        <w:ind w:left="3742" w:hanging="360"/>
      </w:pPr>
    </w:lvl>
    <w:lvl w:ilvl="5" w:tplc="0407001B" w:tentative="1">
      <w:start w:val="1"/>
      <w:numFmt w:val="lowerRoman"/>
      <w:lvlText w:val="%6."/>
      <w:lvlJc w:val="right"/>
      <w:pPr>
        <w:ind w:left="4462" w:hanging="180"/>
      </w:pPr>
    </w:lvl>
    <w:lvl w:ilvl="6" w:tplc="0407000F" w:tentative="1">
      <w:start w:val="1"/>
      <w:numFmt w:val="decimal"/>
      <w:lvlText w:val="%7."/>
      <w:lvlJc w:val="left"/>
      <w:pPr>
        <w:ind w:left="5182" w:hanging="360"/>
      </w:pPr>
    </w:lvl>
    <w:lvl w:ilvl="7" w:tplc="04070019" w:tentative="1">
      <w:start w:val="1"/>
      <w:numFmt w:val="lowerLetter"/>
      <w:lvlText w:val="%8."/>
      <w:lvlJc w:val="left"/>
      <w:pPr>
        <w:ind w:left="5902" w:hanging="360"/>
      </w:pPr>
    </w:lvl>
    <w:lvl w:ilvl="8" w:tplc="0407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" w15:restartNumberingAfterBreak="0">
    <w:nsid w:val="0A435B1A"/>
    <w:multiLevelType w:val="hybridMultilevel"/>
    <w:tmpl w:val="90F6AA8E"/>
    <w:lvl w:ilvl="0" w:tplc="0407000F">
      <w:start w:val="1"/>
      <w:numFmt w:val="decimal"/>
      <w:lvlText w:val="%1."/>
      <w:lvlJc w:val="left"/>
      <w:pPr>
        <w:ind w:left="862" w:hanging="360"/>
      </w:pPr>
    </w:lvl>
    <w:lvl w:ilvl="1" w:tplc="04070019" w:tentative="1">
      <w:start w:val="1"/>
      <w:numFmt w:val="lowerLetter"/>
      <w:lvlText w:val="%2."/>
      <w:lvlJc w:val="left"/>
      <w:pPr>
        <w:ind w:left="1582" w:hanging="360"/>
      </w:pPr>
    </w:lvl>
    <w:lvl w:ilvl="2" w:tplc="0407001B" w:tentative="1">
      <w:start w:val="1"/>
      <w:numFmt w:val="lowerRoman"/>
      <w:lvlText w:val="%3."/>
      <w:lvlJc w:val="right"/>
      <w:pPr>
        <w:ind w:left="2302" w:hanging="180"/>
      </w:pPr>
    </w:lvl>
    <w:lvl w:ilvl="3" w:tplc="0407000F" w:tentative="1">
      <w:start w:val="1"/>
      <w:numFmt w:val="decimal"/>
      <w:lvlText w:val="%4."/>
      <w:lvlJc w:val="left"/>
      <w:pPr>
        <w:ind w:left="3022" w:hanging="360"/>
      </w:pPr>
    </w:lvl>
    <w:lvl w:ilvl="4" w:tplc="04070019" w:tentative="1">
      <w:start w:val="1"/>
      <w:numFmt w:val="lowerLetter"/>
      <w:lvlText w:val="%5."/>
      <w:lvlJc w:val="left"/>
      <w:pPr>
        <w:ind w:left="3742" w:hanging="360"/>
      </w:pPr>
    </w:lvl>
    <w:lvl w:ilvl="5" w:tplc="0407001B" w:tentative="1">
      <w:start w:val="1"/>
      <w:numFmt w:val="lowerRoman"/>
      <w:lvlText w:val="%6."/>
      <w:lvlJc w:val="right"/>
      <w:pPr>
        <w:ind w:left="4462" w:hanging="180"/>
      </w:pPr>
    </w:lvl>
    <w:lvl w:ilvl="6" w:tplc="0407000F" w:tentative="1">
      <w:start w:val="1"/>
      <w:numFmt w:val="decimal"/>
      <w:lvlText w:val="%7."/>
      <w:lvlJc w:val="left"/>
      <w:pPr>
        <w:ind w:left="5182" w:hanging="360"/>
      </w:pPr>
    </w:lvl>
    <w:lvl w:ilvl="7" w:tplc="04070019" w:tentative="1">
      <w:start w:val="1"/>
      <w:numFmt w:val="lowerLetter"/>
      <w:lvlText w:val="%8."/>
      <w:lvlJc w:val="left"/>
      <w:pPr>
        <w:ind w:left="5902" w:hanging="360"/>
      </w:pPr>
    </w:lvl>
    <w:lvl w:ilvl="8" w:tplc="0407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" w15:restartNumberingAfterBreak="0">
    <w:nsid w:val="0FEF77C5"/>
    <w:multiLevelType w:val="hybridMultilevel"/>
    <w:tmpl w:val="3F88D300"/>
    <w:lvl w:ilvl="0" w:tplc="80386100">
      <w:numFmt w:val="bullet"/>
      <w:lvlText w:val="-"/>
      <w:lvlJc w:val="left"/>
      <w:pPr>
        <w:ind w:left="862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2CB377A"/>
    <w:multiLevelType w:val="hybridMultilevel"/>
    <w:tmpl w:val="FD10D452"/>
    <w:lvl w:ilvl="0" w:tplc="F0128E9E">
      <w:start w:val="1"/>
      <w:numFmt w:val="decimal"/>
      <w:lvlText w:val="%1."/>
      <w:lvlJc w:val="left"/>
      <w:pPr>
        <w:ind w:left="720" w:hanging="360"/>
      </w:pPr>
      <w:rPr>
        <w:b/>
        <w:sz w:val="22"/>
        <w:szCs w:val="16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2C7200"/>
    <w:multiLevelType w:val="multilevel"/>
    <w:tmpl w:val="84BA488A"/>
    <w:lvl w:ilvl="0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  <w:color w:val="000000" w:themeColor="text1"/>
      </w:rPr>
    </w:lvl>
    <w:lvl w:ilvl="1">
      <w:start w:val="1"/>
      <w:numFmt w:val="lowerLetter"/>
      <w:lvlText w:val="%2)"/>
      <w:lvlJc w:val="left"/>
      <w:pPr>
        <w:ind w:left="1571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931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291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651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3011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37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731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4091" w:hanging="360"/>
      </w:pPr>
      <w:rPr>
        <w:rFonts w:hint="default"/>
      </w:rPr>
    </w:lvl>
  </w:abstractNum>
  <w:abstractNum w:abstractNumId="5" w15:restartNumberingAfterBreak="0">
    <w:nsid w:val="4595368C"/>
    <w:multiLevelType w:val="hybridMultilevel"/>
    <w:tmpl w:val="A8EAAEAA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4F912E74"/>
    <w:multiLevelType w:val="hybridMultilevel"/>
    <w:tmpl w:val="B1188746"/>
    <w:lvl w:ilvl="0" w:tplc="F85EBF5C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349613F"/>
    <w:multiLevelType w:val="multilevel"/>
    <w:tmpl w:val="84A6362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6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582" w:hanging="1440"/>
      </w:pPr>
      <w:rPr>
        <w:rFonts w:hint="default"/>
      </w:rPr>
    </w:lvl>
  </w:abstractNum>
  <w:abstractNum w:abstractNumId="8" w15:restartNumberingAfterBreak="0">
    <w:nsid w:val="58AA4287"/>
    <w:multiLevelType w:val="hybridMultilevel"/>
    <w:tmpl w:val="D93687C8"/>
    <w:lvl w:ilvl="0" w:tplc="0407000F">
      <w:start w:val="1"/>
      <w:numFmt w:val="decimal"/>
      <w:lvlText w:val="%1."/>
      <w:lvlJc w:val="left"/>
      <w:pPr>
        <w:ind w:left="862" w:hanging="360"/>
      </w:pPr>
    </w:lvl>
    <w:lvl w:ilvl="1" w:tplc="04070019" w:tentative="1">
      <w:start w:val="1"/>
      <w:numFmt w:val="lowerLetter"/>
      <w:lvlText w:val="%2."/>
      <w:lvlJc w:val="left"/>
      <w:pPr>
        <w:ind w:left="1582" w:hanging="360"/>
      </w:pPr>
    </w:lvl>
    <w:lvl w:ilvl="2" w:tplc="0407001B" w:tentative="1">
      <w:start w:val="1"/>
      <w:numFmt w:val="lowerRoman"/>
      <w:lvlText w:val="%3."/>
      <w:lvlJc w:val="right"/>
      <w:pPr>
        <w:ind w:left="2302" w:hanging="180"/>
      </w:pPr>
    </w:lvl>
    <w:lvl w:ilvl="3" w:tplc="0407000F" w:tentative="1">
      <w:start w:val="1"/>
      <w:numFmt w:val="decimal"/>
      <w:lvlText w:val="%4."/>
      <w:lvlJc w:val="left"/>
      <w:pPr>
        <w:ind w:left="3022" w:hanging="360"/>
      </w:pPr>
    </w:lvl>
    <w:lvl w:ilvl="4" w:tplc="04070019" w:tentative="1">
      <w:start w:val="1"/>
      <w:numFmt w:val="lowerLetter"/>
      <w:lvlText w:val="%5."/>
      <w:lvlJc w:val="left"/>
      <w:pPr>
        <w:ind w:left="3742" w:hanging="360"/>
      </w:pPr>
    </w:lvl>
    <w:lvl w:ilvl="5" w:tplc="0407001B" w:tentative="1">
      <w:start w:val="1"/>
      <w:numFmt w:val="lowerRoman"/>
      <w:lvlText w:val="%6."/>
      <w:lvlJc w:val="right"/>
      <w:pPr>
        <w:ind w:left="4462" w:hanging="180"/>
      </w:pPr>
    </w:lvl>
    <w:lvl w:ilvl="6" w:tplc="0407000F" w:tentative="1">
      <w:start w:val="1"/>
      <w:numFmt w:val="decimal"/>
      <w:lvlText w:val="%7."/>
      <w:lvlJc w:val="left"/>
      <w:pPr>
        <w:ind w:left="5182" w:hanging="360"/>
      </w:pPr>
    </w:lvl>
    <w:lvl w:ilvl="7" w:tplc="04070019" w:tentative="1">
      <w:start w:val="1"/>
      <w:numFmt w:val="lowerLetter"/>
      <w:lvlText w:val="%8."/>
      <w:lvlJc w:val="left"/>
      <w:pPr>
        <w:ind w:left="5902" w:hanging="360"/>
      </w:pPr>
    </w:lvl>
    <w:lvl w:ilvl="8" w:tplc="0407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9" w15:restartNumberingAfterBreak="0">
    <w:nsid w:val="62337729"/>
    <w:multiLevelType w:val="hybridMultilevel"/>
    <w:tmpl w:val="582E77A2"/>
    <w:lvl w:ilvl="0" w:tplc="0407000F">
      <w:start w:val="1"/>
      <w:numFmt w:val="decimal"/>
      <w:lvlText w:val="%1."/>
      <w:lvlJc w:val="left"/>
      <w:pPr>
        <w:ind w:left="862" w:hanging="360"/>
      </w:pPr>
    </w:lvl>
    <w:lvl w:ilvl="1" w:tplc="04070019" w:tentative="1">
      <w:start w:val="1"/>
      <w:numFmt w:val="lowerLetter"/>
      <w:lvlText w:val="%2."/>
      <w:lvlJc w:val="left"/>
      <w:pPr>
        <w:ind w:left="1582" w:hanging="360"/>
      </w:pPr>
    </w:lvl>
    <w:lvl w:ilvl="2" w:tplc="0407001B" w:tentative="1">
      <w:start w:val="1"/>
      <w:numFmt w:val="lowerRoman"/>
      <w:lvlText w:val="%3."/>
      <w:lvlJc w:val="right"/>
      <w:pPr>
        <w:ind w:left="2302" w:hanging="180"/>
      </w:pPr>
    </w:lvl>
    <w:lvl w:ilvl="3" w:tplc="0407000F" w:tentative="1">
      <w:start w:val="1"/>
      <w:numFmt w:val="decimal"/>
      <w:lvlText w:val="%4."/>
      <w:lvlJc w:val="left"/>
      <w:pPr>
        <w:ind w:left="3022" w:hanging="360"/>
      </w:pPr>
    </w:lvl>
    <w:lvl w:ilvl="4" w:tplc="04070019" w:tentative="1">
      <w:start w:val="1"/>
      <w:numFmt w:val="lowerLetter"/>
      <w:lvlText w:val="%5."/>
      <w:lvlJc w:val="left"/>
      <w:pPr>
        <w:ind w:left="3742" w:hanging="360"/>
      </w:pPr>
    </w:lvl>
    <w:lvl w:ilvl="5" w:tplc="0407001B" w:tentative="1">
      <w:start w:val="1"/>
      <w:numFmt w:val="lowerRoman"/>
      <w:lvlText w:val="%6."/>
      <w:lvlJc w:val="right"/>
      <w:pPr>
        <w:ind w:left="4462" w:hanging="180"/>
      </w:pPr>
    </w:lvl>
    <w:lvl w:ilvl="6" w:tplc="0407000F" w:tentative="1">
      <w:start w:val="1"/>
      <w:numFmt w:val="decimal"/>
      <w:lvlText w:val="%7."/>
      <w:lvlJc w:val="left"/>
      <w:pPr>
        <w:ind w:left="5182" w:hanging="360"/>
      </w:pPr>
    </w:lvl>
    <w:lvl w:ilvl="7" w:tplc="04070019" w:tentative="1">
      <w:start w:val="1"/>
      <w:numFmt w:val="lowerLetter"/>
      <w:lvlText w:val="%8."/>
      <w:lvlJc w:val="left"/>
      <w:pPr>
        <w:ind w:left="5902" w:hanging="360"/>
      </w:pPr>
    </w:lvl>
    <w:lvl w:ilvl="8" w:tplc="0407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0" w15:restartNumberingAfterBreak="0">
    <w:nsid w:val="652051A8"/>
    <w:multiLevelType w:val="hybridMultilevel"/>
    <w:tmpl w:val="C24461DE"/>
    <w:lvl w:ilvl="0" w:tplc="0407000F">
      <w:start w:val="1"/>
      <w:numFmt w:val="decimal"/>
      <w:lvlText w:val="%1.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60C030B"/>
    <w:multiLevelType w:val="hybridMultilevel"/>
    <w:tmpl w:val="E7FC692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B1A6C0B"/>
    <w:multiLevelType w:val="hybridMultilevel"/>
    <w:tmpl w:val="82349134"/>
    <w:lvl w:ilvl="0" w:tplc="73BEB43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12"/>
  </w:num>
  <w:num w:numId="4">
    <w:abstractNumId w:val="7"/>
  </w:num>
  <w:num w:numId="5">
    <w:abstractNumId w:val="2"/>
  </w:num>
  <w:num w:numId="6">
    <w:abstractNumId w:val="6"/>
  </w:num>
  <w:num w:numId="7">
    <w:abstractNumId w:val="10"/>
  </w:num>
  <w:num w:numId="8">
    <w:abstractNumId w:val="11"/>
  </w:num>
  <w:num w:numId="9">
    <w:abstractNumId w:val="9"/>
  </w:num>
  <w:num w:numId="10">
    <w:abstractNumId w:val="0"/>
  </w:num>
  <w:num w:numId="11">
    <w:abstractNumId w:val="5"/>
  </w:num>
  <w:num w:numId="12">
    <w:abstractNumId w:val="1"/>
  </w:num>
  <w:num w:numId="13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38F5"/>
    <w:rsid w:val="00002038"/>
    <w:rsid w:val="00003979"/>
    <w:rsid w:val="00004E7D"/>
    <w:rsid w:val="00007BA7"/>
    <w:rsid w:val="00011C35"/>
    <w:rsid w:val="000123CE"/>
    <w:rsid w:val="00012453"/>
    <w:rsid w:val="000158AF"/>
    <w:rsid w:val="000246C4"/>
    <w:rsid w:val="00027F94"/>
    <w:rsid w:val="00030837"/>
    <w:rsid w:val="00034729"/>
    <w:rsid w:val="00037CF1"/>
    <w:rsid w:val="00037E71"/>
    <w:rsid w:val="00052ACF"/>
    <w:rsid w:val="000536FD"/>
    <w:rsid w:val="00054BDD"/>
    <w:rsid w:val="00056548"/>
    <w:rsid w:val="000618EF"/>
    <w:rsid w:val="000626B3"/>
    <w:rsid w:val="0006497A"/>
    <w:rsid w:val="000673F1"/>
    <w:rsid w:val="00070CEE"/>
    <w:rsid w:val="00072C07"/>
    <w:rsid w:val="0007450F"/>
    <w:rsid w:val="00077FDD"/>
    <w:rsid w:val="000834E3"/>
    <w:rsid w:val="00083624"/>
    <w:rsid w:val="000869B4"/>
    <w:rsid w:val="00092102"/>
    <w:rsid w:val="000936C1"/>
    <w:rsid w:val="000A36F4"/>
    <w:rsid w:val="000A3753"/>
    <w:rsid w:val="000A38D6"/>
    <w:rsid w:val="000A4956"/>
    <w:rsid w:val="000B2619"/>
    <w:rsid w:val="000C5A0E"/>
    <w:rsid w:val="000C7332"/>
    <w:rsid w:val="000D32AB"/>
    <w:rsid w:val="000D391C"/>
    <w:rsid w:val="000D6B85"/>
    <w:rsid w:val="000D6BDC"/>
    <w:rsid w:val="000D7D8C"/>
    <w:rsid w:val="000E5483"/>
    <w:rsid w:val="000F37D4"/>
    <w:rsid w:val="000F7A7B"/>
    <w:rsid w:val="00105A1A"/>
    <w:rsid w:val="00105B86"/>
    <w:rsid w:val="00107821"/>
    <w:rsid w:val="0010782B"/>
    <w:rsid w:val="00107DE4"/>
    <w:rsid w:val="001110C3"/>
    <w:rsid w:val="00111B46"/>
    <w:rsid w:val="00111CC7"/>
    <w:rsid w:val="001136FE"/>
    <w:rsid w:val="00115450"/>
    <w:rsid w:val="00120D2D"/>
    <w:rsid w:val="0012455C"/>
    <w:rsid w:val="0012582F"/>
    <w:rsid w:val="00141705"/>
    <w:rsid w:val="00145995"/>
    <w:rsid w:val="00147FC6"/>
    <w:rsid w:val="0015256B"/>
    <w:rsid w:val="00153A97"/>
    <w:rsid w:val="00157517"/>
    <w:rsid w:val="00157A97"/>
    <w:rsid w:val="00164C13"/>
    <w:rsid w:val="00165973"/>
    <w:rsid w:val="0017634A"/>
    <w:rsid w:val="00176589"/>
    <w:rsid w:val="0018050D"/>
    <w:rsid w:val="00180C16"/>
    <w:rsid w:val="001860DF"/>
    <w:rsid w:val="001952BA"/>
    <w:rsid w:val="001A0E7A"/>
    <w:rsid w:val="001A1590"/>
    <w:rsid w:val="001A323E"/>
    <w:rsid w:val="001B04D9"/>
    <w:rsid w:val="001B0C5A"/>
    <w:rsid w:val="001B1083"/>
    <w:rsid w:val="001B2396"/>
    <w:rsid w:val="001B4F6F"/>
    <w:rsid w:val="001B6EA8"/>
    <w:rsid w:val="001C215E"/>
    <w:rsid w:val="001C47EE"/>
    <w:rsid w:val="001E1F6A"/>
    <w:rsid w:val="001E3EAE"/>
    <w:rsid w:val="00201FF4"/>
    <w:rsid w:val="0020660D"/>
    <w:rsid w:val="00210B12"/>
    <w:rsid w:val="00213828"/>
    <w:rsid w:val="00214923"/>
    <w:rsid w:val="002214C6"/>
    <w:rsid w:val="00221E59"/>
    <w:rsid w:val="002244BE"/>
    <w:rsid w:val="00227CF0"/>
    <w:rsid w:val="00232597"/>
    <w:rsid w:val="00233A20"/>
    <w:rsid w:val="002353E5"/>
    <w:rsid w:val="00235477"/>
    <w:rsid w:val="00235BBE"/>
    <w:rsid w:val="0023630F"/>
    <w:rsid w:val="00241FDF"/>
    <w:rsid w:val="0024454B"/>
    <w:rsid w:val="00250F5C"/>
    <w:rsid w:val="00251F22"/>
    <w:rsid w:val="002542EF"/>
    <w:rsid w:val="00256F1B"/>
    <w:rsid w:val="00260CBC"/>
    <w:rsid w:val="0026197E"/>
    <w:rsid w:val="00262C16"/>
    <w:rsid w:val="00263C0F"/>
    <w:rsid w:val="0026684A"/>
    <w:rsid w:val="00270195"/>
    <w:rsid w:val="00271380"/>
    <w:rsid w:val="00273695"/>
    <w:rsid w:val="0027451D"/>
    <w:rsid w:val="002830E8"/>
    <w:rsid w:val="002844A5"/>
    <w:rsid w:val="00295B16"/>
    <w:rsid w:val="002A2721"/>
    <w:rsid w:val="002B04BA"/>
    <w:rsid w:val="002B0953"/>
    <w:rsid w:val="002B0EC8"/>
    <w:rsid w:val="002B25F1"/>
    <w:rsid w:val="002C3C67"/>
    <w:rsid w:val="002C49FF"/>
    <w:rsid w:val="002C518B"/>
    <w:rsid w:val="002D3CAD"/>
    <w:rsid w:val="002D7147"/>
    <w:rsid w:val="002E30C4"/>
    <w:rsid w:val="002E5A1F"/>
    <w:rsid w:val="002F14F9"/>
    <w:rsid w:val="002F3EB2"/>
    <w:rsid w:val="002F6B05"/>
    <w:rsid w:val="003036BC"/>
    <w:rsid w:val="00303CE2"/>
    <w:rsid w:val="00313F5A"/>
    <w:rsid w:val="003166C4"/>
    <w:rsid w:val="0032137B"/>
    <w:rsid w:val="00327156"/>
    <w:rsid w:val="00330ECB"/>
    <w:rsid w:val="003313FD"/>
    <w:rsid w:val="00332AB6"/>
    <w:rsid w:val="00337007"/>
    <w:rsid w:val="00340FCF"/>
    <w:rsid w:val="003443E5"/>
    <w:rsid w:val="00344FB3"/>
    <w:rsid w:val="003538F5"/>
    <w:rsid w:val="00354649"/>
    <w:rsid w:val="00355509"/>
    <w:rsid w:val="00357978"/>
    <w:rsid w:val="00360626"/>
    <w:rsid w:val="00363797"/>
    <w:rsid w:val="00365749"/>
    <w:rsid w:val="0037221F"/>
    <w:rsid w:val="0037488B"/>
    <w:rsid w:val="00385466"/>
    <w:rsid w:val="003865E7"/>
    <w:rsid w:val="003919DC"/>
    <w:rsid w:val="003934D5"/>
    <w:rsid w:val="00393E0F"/>
    <w:rsid w:val="00395089"/>
    <w:rsid w:val="003950D4"/>
    <w:rsid w:val="003A719D"/>
    <w:rsid w:val="003B3D81"/>
    <w:rsid w:val="003B431C"/>
    <w:rsid w:val="003B71F9"/>
    <w:rsid w:val="003C3936"/>
    <w:rsid w:val="003C4C58"/>
    <w:rsid w:val="003C5EC9"/>
    <w:rsid w:val="003D175C"/>
    <w:rsid w:val="003D5448"/>
    <w:rsid w:val="003E0977"/>
    <w:rsid w:val="003E4583"/>
    <w:rsid w:val="003E4886"/>
    <w:rsid w:val="003E7F90"/>
    <w:rsid w:val="003F07D7"/>
    <w:rsid w:val="003F13AB"/>
    <w:rsid w:val="003F4765"/>
    <w:rsid w:val="003F57ED"/>
    <w:rsid w:val="004041FF"/>
    <w:rsid w:val="00410A6D"/>
    <w:rsid w:val="00413EEC"/>
    <w:rsid w:val="00417EFF"/>
    <w:rsid w:val="00425562"/>
    <w:rsid w:val="00426561"/>
    <w:rsid w:val="004301C6"/>
    <w:rsid w:val="00431640"/>
    <w:rsid w:val="004370D7"/>
    <w:rsid w:val="004378B1"/>
    <w:rsid w:val="00440857"/>
    <w:rsid w:val="004408F8"/>
    <w:rsid w:val="00446901"/>
    <w:rsid w:val="004505B4"/>
    <w:rsid w:val="004507BE"/>
    <w:rsid w:val="00464D5E"/>
    <w:rsid w:val="00465E83"/>
    <w:rsid w:val="00465FF0"/>
    <w:rsid w:val="004701CF"/>
    <w:rsid w:val="0047207B"/>
    <w:rsid w:val="00472674"/>
    <w:rsid w:val="00477009"/>
    <w:rsid w:val="00477FEF"/>
    <w:rsid w:val="00480223"/>
    <w:rsid w:val="00482951"/>
    <w:rsid w:val="00484E89"/>
    <w:rsid w:val="0048766C"/>
    <w:rsid w:val="0049215F"/>
    <w:rsid w:val="00494A98"/>
    <w:rsid w:val="004A5000"/>
    <w:rsid w:val="004A5A9F"/>
    <w:rsid w:val="004C1D67"/>
    <w:rsid w:val="004C312C"/>
    <w:rsid w:val="004C523A"/>
    <w:rsid w:val="004D3746"/>
    <w:rsid w:val="004D52D9"/>
    <w:rsid w:val="004D5714"/>
    <w:rsid w:val="004E07EE"/>
    <w:rsid w:val="004E1FCF"/>
    <w:rsid w:val="004F38A5"/>
    <w:rsid w:val="004F5B10"/>
    <w:rsid w:val="00504149"/>
    <w:rsid w:val="00507071"/>
    <w:rsid w:val="00507565"/>
    <w:rsid w:val="005223DC"/>
    <w:rsid w:val="00522529"/>
    <w:rsid w:val="00526F00"/>
    <w:rsid w:val="0053084D"/>
    <w:rsid w:val="00531401"/>
    <w:rsid w:val="00533D16"/>
    <w:rsid w:val="00536481"/>
    <w:rsid w:val="0054769D"/>
    <w:rsid w:val="005526FA"/>
    <w:rsid w:val="00552EB5"/>
    <w:rsid w:val="005566CF"/>
    <w:rsid w:val="00561D15"/>
    <w:rsid w:val="00564091"/>
    <w:rsid w:val="0056655B"/>
    <w:rsid w:val="0057005D"/>
    <w:rsid w:val="0057317C"/>
    <w:rsid w:val="005747B1"/>
    <w:rsid w:val="00574D60"/>
    <w:rsid w:val="00580095"/>
    <w:rsid w:val="00580662"/>
    <w:rsid w:val="005830C9"/>
    <w:rsid w:val="005844A8"/>
    <w:rsid w:val="0058562D"/>
    <w:rsid w:val="00587F37"/>
    <w:rsid w:val="00590210"/>
    <w:rsid w:val="00590E03"/>
    <w:rsid w:val="00590F1A"/>
    <w:rsid w:val="0059225A"/>
    <w:rsid w:val="0059291D"/>
    <w:rsid w:val="00596F99"/>
    <w:rsid w:val="005A204B"/>
    <w:rsid w:val="005A76C7"/>
    <w:rsid w:val="005B2A2D"/>
    <w:rsid w:val="005B3022"/>
    <w:rsid w:val="005B6E6F"/>
    <w:rsid w:val="005B7EEA"/>
    <w:rsid w:val="005C5022"/>
    <w:rsid w:val="005D1456"/>
    <w:rsid w:val="005D2438"/>
    <w:rsid w:val="005D3D2C"/>
    <w:rsid w:val="005D7307"/>
    <w:rsid w:val="005E1E3C"/>
    <w:rsid w:val="005E68AA"/>
    <w:rsid w:val="005F2ABA"/>
    <w:rsid w:val="005F3B3C"/>
    <w:rsid w:val="005F4B57"/>
    <w:rsid w:val="0060465C"/>
    <w:rsid w:val="00604EFF"/>
    <w:rsid w:val="0060540D"/>
    <w:rsid w:val="00607DD6"/>
    <w:rsid w:val="006143E5"/>
    <w:rsid w:val="006164A1"/>
    <w:rsid w:val="00617FCB"/>
    <w:rsid w:val="00622A64"/>
    <w:rsid w:val="00623AB9"/>
    <w:rsid w:val="0062402B"/>
    <w:rsid w:val="0063050C"/>
    <w:rsid w:val="0063063E"/>
    <w:rsid w:val="00632E3B"/>
    <w:rsid w:val="00640A37"/>
    <w:rsid w:val="00643578"/>
    <w:rsid w:val="00644668"/>
    <w:rsid w:val="00651092"/>
    <w:rsid w:val="006547E8"/>
    <w:rsid w:val="006631CF"/>
    <w:rsid w:val="006639C1"/>
    <w:rsid w:val="00663DED"/>
    <w:rsid w:val="00664597"/>
    <w:rsid w:val="00665B1F"/>
    <w:rsid w:val="00665D37"/>
    <w:rsid w:val="00666905"/>
    <w:rsid w:val="00683B80"/>
    <w:rsid w:val="00684F9E"/>
    <w:rsid w:val="0069765D"/>
    <w:rsid w:val="006B0843"/>
    <w:rsid w:val="006B114D"/>
    <w:rsid w:val="006B2EDD"/>
    <w:rsid w:val="006B37C3"/>
    <w:rsid w:val="006C274E"/>
    <w:rsid w:val="006C6215"/>
    <w:rsid w:val="006D78D6"/>
    <w:rsid w:val="006E1C9E"/>
    <w:rsid w:val="006E4D7B"/>
    <w:rsid w:val="006E71BB"/>
    <w:rsid w:val="006E7476"/>
    <w:rsid w:val="006F163D"/>
    <w:rsid w:val="006F1CD9"/>
    <w:rsid w:val="006F22F6"/>
    <w:rsid w:val="007023AD"/>
    <w:rsid w:val="007030A5"/>
    <w:rsid w:val="00705371"/>
    <w:rsid w:val="00705A3A"/>
    <w:rsid w:val="00720CF3"/>
    <w:rsid w:val="00724A93"/>
    <w:rsid w:val="00724D28"/>
    <w:rsid w:val="00726059"/>
    <w:rsid w:val="007301EA"/>
    <w:rsid w:val="007348E8"/>
    <w:rsid w:val="007366BE"/>
    <w:rsid w:val="00743DA3"/>
    <w:rsid w:val="0075368F"/>
    <w:rsid w:val="007537A9"/>
    <w:rsid w:val="00754D00"/>
    <w:rsid w:val="0075649E"/>
    <w:rsid w:val="00763016"/>
    <w:rsid w:val="00771256"/>
    <w:rsid w:val="007741AA"/>
    <w:rsid w:val="00774BD1"/>
    <w:rsid w:val="0078084A"/>
    <w:rsid w:val="00782464"/>
    <w:rsid w:val="007827FC"/>
    <w:rsid w:val="00782F9F"/>
    <w:rsid w:val="00783F74"/>
    <w:rsid w:val="00791E8E"/>
    <w:rsid w:val="007A207C"/>
    <w:rsid w:val="007A47E3"/>
    <w:rsid w:val="007A7D7A"/>
    <w:rsid w:val="007A7E1F"/>
    <w:rsid w:val="007B6A41"/>
    <w:rsid w:val="007B79EA"/>
    <w:rsid w:val="007C23F6"/>
    <w:rsid w:val="007C3FA2"/>
    <w:rsid w:val="007D78D5"/>
    <w:rsid w:val="007E39A6"/>
    <w:rsid w:val="007F1DF0"/>
    <w:rsid w:val="007F583C"/>
    <w:rsid w:val="007F69A5"/>
    <w:rsid w:val="00801E33"/>
    <w:rsid w:val="0080313B"/>
    <w:rsid w:val="00805F37"/>
    <w:rsid w:val="00807B47"/>
    <w:rsid w:val="00815938"/>
    <w:rsid w:val="008167FD"/>
    <w:rsid w:val="0082422C"/>
    <w:rsid w:val="00825477"/>
    <w:rsid w:val="008270B5"/>
    <w:rsid w:val="008275AA"/>
    <w:rsid w:val="0082786D"/>
    <w:rsid w:val="00832992"/>
    <w:rsid w:val="00832CFA"/>
    <w:rsid w:val="00847BB1"/>
    <w:rsid w:val="00851325"/>
    <w:rsid w:val="0085196C"/>
    <w:rsid w:val="00851C8F"/>
    <w:rsid w:val="00854233"/>
    <w:rsid w:val="00862FA0"/>
    <w:rsid w:val="00864EF5"/>
    <w:rsid w:val="00865232"/>
    <w:rsid w:val="008666FF"/>
    <w:rsid w:val="00873387"/>
    <w:rsid w:val="0087468E"/>
    <w:rsid w:val="008911A0"/>
    <w:rsid w:val="00893EDD"/>
    <w:rsid w:val="00893EDE"/>
    <w:rsid w:val="008A0EFD"/>
    <w:rsid w:val="008A2881"/>
    <w:rsid w:val="008A4132"/>
    <w:rsid w:val="008A576B"/>
    <w:rsid w:val="008B28E7"/>
    <w:rsid w:val="008B2E17"/>
    <w:rsid w:val="008B7CD7"/>
    <w:rsid w:val="008C1B34"/>
    <w:rsid w:val="008C2E55"/>
    <w:rsid w:val="008D04EB"/>
    <w:rsid w:val="008D170C"/>
    <w:rsid w:val="008D2469"/>
    <w:rsid w:val="008E4968"/>
    <w:rsid w:val="008E6DAF"/>
    <w:rsid w:val="00903237"/>
    <w:rsid w:val="00903DB4"/>
    <w:rsid w:val="00910A54"/>
    <w:rsid w:val="00915BE7"/>
    <w:rsid w:val="009228A4"/>
    <w:rsid w:val="00924BA0"/>
    <w:rsid w:val="00925112"/>
    <w:rsid w:val="009265D0"/>
    <w:rsid w:val="00926B2E"/>
    <w:rsid w:val="00933EE7"/>
    <w:rsid w:val="00934F7A"/>
    <w:rsid w:val="00940F4F"/>
    <w:rsid w:val="00941959"/>
    <w:rsid w:val="009447D7"/>
    <w:rsid w:val="00944A61"/>
    <w:rsid w:val="009527B9"/>
    <w:rsid w:val="00954808"/>
    <w:rsid w:val="00956132"/>
    <w:rsid w:val="00957603"/>
    <w:rsid w:val="009608AC"/>
    <w:rsid w:val="00962D98"/>
    <w:rsid w:val="00963FAE"/>
    <w:rsid w:val="009650F8"/>
    <w:rsid w:val="00967B94"/>
    <w:rsid w:val="009750A8"/>
    <w:rsid w:val="00975B05"/>
    <w:rsid w:val="009800A1"/>
    <w:rsid w:val="00981BD3"/>
    <w:rsid w:val="00987B99"/>
    <w:rsid w:val="009915FC"/>
    <w:rsid w:val="009A13CA"/>
    <w:rsid w:val="009C5EF6"/>
    <w:rsid w:val="009D7D38"/>
    <w:rsid w:val="009E1BC6"/>
    <w:rsid w:val="009E24FE"/>
    <w:rsid w:val="009F4F22"/>
    <w:rsid w:val="009F729C"/>
    <w:rsid w:val="009F7A3D"/>
    <w:rsid w:val="009F7EE7"/>
    <w:rsid w:val="00A01168"/>
    <w:rsid w:val="00A12520"/>
    <w:rsid w:val="00A13215"/>
    <w:rsid w:val="00A13367"/>
    <w:rsid w:val="00A15080"/>
    <w:rsid w:val="00A15FFD"/>
    <w:rsid w:val="00A162CD"/>
    <w:rsid w:val="00A17B5C"/>
    <w:rsid w:val="00A17FD9"/>
    <w:rsid w:val="00A215C3"/>
    <w:rsid w:val="00A23300"/>
    <w:rsid w:val="00A26C12"/>
    <w:rsid w:val="00A32169"/>
    <w:rsid w:val="00A3325B"/>
    <w:rsid w:val="00A33E1F"/>
    <w:rsid w:val="00A377CF"/>
    <w:rsid w:val="00A41093"/>
    <w:rsid w:val="00A43126"/>
    <w:rsid w:val="00A535C1"/>
    <w:rsid w:val="00A541D0"/>
    <w:rsid w:val="00A57B3F"/>
    <w:rsid w:val="00A61B7F"/>
    <w:rsid w:val="00A62467"/>
    <w:rsid w:val="00A672C4"/>
    <w:rsid w:val="00A77E4E"/>
    <w:rsid w:val="00A81A76"/>
    <w:rsid w:val="00A81F31"/>
    <w:rsid w:val="00A851AD"/>
    <w:rsid w:val="00A863B6"/>
    <w:rsid w:val="00A91F4E"/>
    <w:rsid w:val="00A92F8C"/>
    <w:rsid w:val="00A953F7"/>
    <w:rsid w:val="00A969F7"/>
    <w:rsid w:val="00A97B49"/>
    <w:rsid w:val="00AA3F70"/>
    <w:rsid w:val="00AB0E50"/>
    <w:rsid w:val="00AB3836"/>
    <w:rsid w:val="00AB6688"/>
    <w:rsid w:val="00AC07D0"/>
    <w:rsid w:val="00AC7529"/>
    <w:rsid w:val="00AD14A1"/>
    <w:rsid w:val="00AD5F7B"/>
    <w:rsid w:val="00AD63D8"/>
    <w:rsid w:val="00AE3C0F"/>
    <w:rsid w:val="00AF0181"/>
    <w:rsid w:val="00AF35D4"/>
    <w:rsid w:val="00AF7D5A"/>
    <w:rsid w:val="00B00843"/>
    <w:rsid w:val="00B02B01"/>
    <w:rsid w:val="00B06161"/>
    <w:rsid w:val="00B10312"/>
    <w:rsid w:val="00B103D7"/>
    <w:rsid w:val="00B15788"/>
    <w:rsid w:val="00B30ACC"/>
    <w:rsid w:val="00B34887"/>
    <w:rsid w:val="00B350AA"/>
    <w:rsid w:val="00B54B07"/>
    <w:rsid w:val="00B5563B"/>
    <w:rsid w:val="00B72808"/>
    <w:rsid w:val="00B72A62"/>
    <w:rsid w:val="00B73901"/>
    <w:rsid w:val="00B743F0"/>
    <w:rsid w:val="00B8146E"/>
    <w:rsid w:val="00B81709"/>
    <w:rsid w:val="00B82F2D"/>
    <w:rsid w:val="00B834F1"/>
    <w:rsid w:val="00B840BF"/>
    <w:rsid w:val="00B84B3C"/>
    <w:rsid w:val="00B851FF"/>
    <w:rsid w:val="00B96756"/>
    <w:rsid w:val="00B97CAF"/>
    <w:rsid w:val="00BA60D4"/>
    <w:rsid w:val="00BA61BA"/>
    <w:rsid w:val="00BB0EEA"/>
    <w:rsid w:val="00BB3509"/>
    <w:rsid w:val="00BB7E88"/>
    <w:rsid w:val="00BC0A31"/>
    <w:rsid w:val="00BD2064"/>
    <w:rsid w:val="00BD7A50"/>
    <w:rsid w:val="00BE081C"/>
    <w:rsid w:val="00BE3189"/>
    <w:rsid w:val="00BE42F6"/>
    <w:rsid w:val="00BF55B2"/>
    <w:rsid w:val="00BF6928"/>
    <w:rsid w:val="00C004A3"/>
    <w:rsid w:val="00C0096B"/>
    <w:rsid w:val="00C01138"/>
    <w:rsid w:val="00C01C7E"/>
    <w:rsid w:val="00C02E89"/>
    <w:rsid w:val="00C057DE"/>
    <w:rsid w:val="00C07CF6"/>
    <w:rsid w:val="00C141FC"/>
    <w:rsid w:val="00C20DC1"/>
    <w:rsid w:val="00C26738"/>
    <w:rsid w:val="00C35DBD"/>
    <w:rsid w:val="00C37B80"/>
    <w:rsid w:val="00C40CA2"/>
    <w:rsid w:val="00C42F2E"/>
    <w:rsid w:val="00C4496A"/>
    <w:rsid w:val="00C45454"/>
    <w:rsid w:val="00C5044E"/>
    <w:rsid w:val="00C50E76"/>
    <w:rsid w:val="00C600B0"/>
    <w:rsid w:val="00C62FC9"/>
    <w:rsid w:val="00C63D88"/>
    <w:rsid w:val="00C645C4"/>
    <w:rsid w:val="00C70DEC"/>
    <w:rsid w:val="00C73543"/>
    <w:rsid w:val="00C756C7"/>
    <w:rsid w:val="00C757BF"/>
    <w:rsid w:val="00C760E7"/>
    <w:rsid w:val="00C834A8"/>
    <w:rsid w:val="00C858B3"/>
    <w:rsid w:val="00C90DA4"/>
    <w:rsid w:val="00C95BCD"/>
    <w:rsid w:val="00C96BAD"/>
    <w:rsid w:val="00C97DB6"/>
    <w:rsid w:val="00CA1EA7"/>
    <w:rsid w:val="00CA5DE8"/>
    <w:rsid w:val="00CA79C9"/>
    <w:rsid w:val="00CB3168"/>
    <w:rsid w:val="00CB590B"/>
    <w:rsid w:val="00CB6C3C"/>
    <w:rsid w:val="00CC0CBA"/>
    <w:rsid w:val="00CC2D6E"/>
    <w:rsid w:val="00CC4E11"/>
    <w:rsid w:val="00CC5FFA"/>
    <w:rsid w:val="00CC7173"/>
    <w:rsid w:val="00CE5D15"/>
    <w:rsid w:val="00CE5F4E"/>
    <w:rsid w:val="00CE6B8D"/>
    <w:rsid w:val="00CF0AA6"/>
    <w:rsid w:val="00CF26D3"/>
    <w:rsid w:val="00CF2E99"/>
    <w:rsid w:val="00CF558F"/>
    <w:rsid w:val="00CF62B1"/>
    <w:rsid w:val="00D06540"/>
    <w:rsid w:val="00D11400"/>
    <w:rsid w:val="00D1162B"/>
    <w:rsid w:val="00D202C0"/>
    <w:rsid w:val="00D22310"/>
    <w:rsid w:val="00D229A9"/>
    <w:rsid w:val="00D2689E"/>
    <w:rsid w:val="00D271A1"/>
    <w:rsid w:val="00D271F9"/>
    <w:rsid w:val="00D309DA"/>
    <w:rsid w:val="00D379C7"/>
    <w:rsid w:val="00D464EA"/>
    <w:rsid w:val="00D523E2"/>
    <w:rsid w:val="00D5501E"/>
    <w:rsid w:val="00D55414"/>
    <w:rsid w:val="00D575C4"/>
    <w:rsid w:val="00D61B79"/>
    <w:rsid w:val="00D63F92"/>
    <w:rsid w:val="00D67DB8"/>
    <w:rsid w:val="00D86FE9"/>
    <w:rsid w:val="00D903C3"/>
    <w:rsid w:val="00D90A02"/>
    <w:rsid w:val="00D90ED1"/>
    <w:rsid w:val="00D92342"/>
    <w:rsid w:val="00D92C43"/>
    <w:rsid w:val="00D957BC"/>
    <w:rsid w:val="00D9665E"/>
    <w:rsid w:val="00D96AD8"/>
    <w:rsid w:val="00DA6C25"/>
    <w:rsid w:val="00DB0BEE"/>
    <w:rsid w:val="00DB0FA4"/>
    <w:rsid w:val="00DB2B82"/>
    <w:rsid w:val="00DC026A"/>
    <w:rsid w:val="00DC12DD"/>
    <w:rsid w:val="00DC181A"/>
    <w:rsid w:val="00DC1A66"/>
    <w:rsid w:val="00DC2C16"/>
    <w:rsid w:val="00DC67E6"/>
    <w:rsid w:val="00DD20BB"/>
    <w:rsid w:val="00DD4E27"/>
    <w:rsid w:val="00DD5ADA"/>
    <w:rsid w:val="00DE3BF3"/>
    <w:rsid w:val="00DE64E4"/>
    <w:rsid w:val="00DE6C4D"/>
    <w:rsid w:val="00E0422C"/>
    <w:rsid w:val="00E04889"/>
    <w:rsid w:val="00E068C8"/>
    <w:rsid w:val="00E0794C"/>
    <w:rsid w:val="00E130C0"/>
    <w:rsid w:val="00E136E0"/>
    <w:rsid w:val="00E1558B"/>
    <w:rsid w:val="00E240FF"/>
    <w:rsid w:val="00E341C5"/>
    <w:rsid w:val="00E351E8"/>
    <w:rsid w:val="00E355E0"/>
    <w:rsid w:val="00E361DA"/>
    <w:rsid w:val="00E36AE6"/>
    <w:rsid w:val="00E36C3B"/>
    <w:rsid w:val="00E36DA7"/>
    <w:rsid w:val="00E478D8"/>
    <w:rsid w:val="00E53161"/>
    <w:rsid w:val="00E57CA3"/>
    <w:rsid w:val="00E66807"/>
    <w:rsid w:val="00E8036E"/>
    <w:rsid w:val="00E855A4"/>
    <w:rsid w:val="00E855DF"/>
    <w:rsid w:val="00E85BA0"/>
    <w:rsid w:val="00E869D7"/>
    <w:rsid w:val="00E96288"/>
    <w:rsid w:val="00EA0F81"/>
    <w:rsid w:val="00EA2DB2"/>
    <w:rsid w:val="00EA3FF4"/>
    <w:rsid w:val="00EB399D"/>
    <w:rsid w:val="00EC2BF4"/>
    <w:rsid w:val="00EC731F"/>
    <w:rsid w:val="00EC73CC"/>
    <w:rsid w:val="00ED06E1"/>
    <w:rsid w:val="00EE1E8E"/>
    <w:rsid w:val="00EE5DF2"/>
    <w:rsid w:val="00EF13F9"/>
    <w:rsid w:val="00EF3646"/>
    <w:rsid w:val="00EF4D9F"/>
    <w:rsid w:val="00F03E73"/>
    <w:rsid w:val="00F03FE6"/>
    <w:rsid w:val="00F0657E"/>
    <w:rsid w:val="00F0696A"/>
    <w:rsid w:val="00F0703C"/>
    <w:rsid w:val="00F0721A"/>
    <w:rsid w:val="00F11F25"/>
    <w:rsid w:val="00F14F22"/>
    <w:rsid w:val="00F17EDC"/>
    <w:rsid w:val="00F21650"/>
    <w:rsid w:val="00F270A6"/>
    <w:rsid w:val="00F33C4D"/>
    <w:rsid w:val="00F34456"/>
    <w:rsid w:val="00F3447B"/>
    <w:rsid w:val="00F37084"/>
    <w:rsid w:val="00F37D6F"/>
    <w:rsid w:val="00F4037E"/>
    <w:rsid w:val="00F410D4"/>
    <w:rsid w:val="00F45003"/>
    <w:rsid w:val="00F51476"/>
    <w:rsid w:val="00F5149C"/>
    <w:rsid w:val="00F51C55"/>
    <w:rsid w:val="00F52447"/>
    <w:rsid w:val="00F56C34"/>
    <w:rsid w:val="00F570F5"/>
    <w:rsid w:val="00F60FFE"/>
    <w:rsid w:val="00F653DC"/>
    <w:rsid w:val="00F65541"/>
    <w:rsid w:val="00F66D81"/>
    <w:rsid w:val="00F67EE5"/>
    <w:rsid w:val="00F723B6"/>
    <w:rsid w:val="00F72B82"/>
    <w:rsid w:val="00F80F7D"/>
    <w:rsid w:val="00F92CE3"/>
    <w:rsid w:val="00FA2BE3"/>
    <w:rsid w:val="00FA67D6"/>
    <w:rsid w:val="00FB40C0"/>
    <w:rsid w:val="00FC2339"/>
    <w:rsid w:val="00FD37C0"/>
    <w:rsid w:val="00FD4D4E"/>
    <w:rsid w:val="00FE4716"/>
    <w:rsid w:val="00FE65F8"/>
    <w:rsid w:val="00FE7268"/>
    <w:rsid w:val="00FF0AD4"/>
    <w:rsid w:val="00FF45E7"/>
    <w:rsid w:val="00FF5D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737D73B0"/>
  <w15:docId w15:val="{9FF6F09A-60E4-48BE-97D1-E4F630D0CA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0D6BDC"/>
  </w:style>
  <w:style w:type="paragraph" w:styleId="berschrift1">
    <w:name w:val="heading 1"/>
    <w:basedOn w:val="Standard"/>
    <w:next w:val="Standard"/>
    <w:link w:val="berschrift1Zchn"/>
    <w:uiPriority w:val="9"/>
    <w:qFormat/>
    <w:rsid w:val="00D229A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229A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D229A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229A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D229A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D229A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D229A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D229A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D229A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3538F5"/>
    <w:pPr>
      <w:ind w:left="720"/>
      <w:contextualSpacing/>
    </w:pPr>
  </w:style>
  <w:style w:type="table" w:styleId="Tabellenraster">
    <w:name w:val="Table Grid"/>
    <w:basedOn w:val="NormaleTabelle"/>
    <w:uiPriority w:val="59"/>
    <w:rsid w:val="00CC2D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F17ED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17EDC"/>
  </w:style>
  <w:style w:type="paragraph" w:styleId="Fuzeile">
    <w:name w:val="footer"/>
    <w:basedOn w:val="Standard"/>
    <w:link w:val="FuzeileZchn"/>
    <w:uiPriority w:val="99"/>
    <w:unhideWhenUsed/>
    <w:rsid w:val="00F17ED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17EDC"/>
  </w:style>
  <w:style w:type="paragraph" w:styleId="Kommentartext">
    <w:name w:val="annotation text"/>
    <w:basedOn w:val="Standard"/>
    <w:link w:val="KommentartextZchn"/>
    <w:uiPriority w:val="99"/>
    <w:unhideWhenUsed/>
    <w:rsid w:val="007A7D7A"/>
    <w:pPr>
      <w:spacing w:after="0" w:line="240" w:lineRule="auto"/>
    </w:pPr>
    <w:rPr>
      <w:rFonts w:ascii="Cambria" w:eastAsia="Cambria" w:hAnsi="Cambria" w:cs="Times New Roman"/>
      <w:color w:val="000000"/>
      <w:sz w:val="20"/>
      <w:szCs w:val="20"/>
      <w:lang w:eastAsia="ja-JP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7A7D7A"/>
    <w:rPr>
      <w:rFonts w:ascii="Cambria" w:eastAsia="Cambria" w:hAnsi="Cambria" w:cs="Times New Roman"/>
      <w:color w:val="000000"/>
      <w:sz w:val="20"/>
      <w:szCs w:val="20"/>
      <w:lang w:eastAsia="ja-JP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070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0703C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F1DF0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F1DF0"/>
    <w:pPr>
      <w:spacing w:after="200"/>
    </w:pPr>
    <w:rPr>
      <w:rFonts w:asciiTheme="minorHAnsi" w:eastAsiaTheme="minorHAnsi" w:hAnsiTheme="minorHAnsi" w:cstheme="minorBidi"/>
      <w:b/>
      <w:bCs/>
      <w:color w:val="auto"/>
      <w:lang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F1DF0"/>
    <w:rPr>
      <w:rFonts w:ascii="Cambria" w:eastAsia="Cambria" w:hAnsi="Cambria" w:cs="Times New Roman"/>
      <w:b/>
      <w:bCs/>
      <w:color w:val="000000"/>
      <w:sz w:val="20"/>
      <w:szCs w:val="20"/>
      <w:lang w:eastAsia="ja-JP"/>
    </w:rPr>
  </w:style>
  <w:style w:type="character" w:styleId="Platzhaltertext">
    <w:name w:val="Placeholder Text"/>
    <w:basedOn w:val="Absatz-Standardschriftart"/>
    <w:uiPriority w:val="99"/>
    <w:semiHidden/>
    <w:rsid w:val="008A576B"/>
    <w:rPr>
      <w:color w:val="808080"/>
    </w:rPr>
  </w:style>
  <w:style w:type="character" w:styleId="Hyperlink">
    <w:name w:val="Hyperlink"/>
    <w:basedOn w:val="Absatz-Standardschriftart"/>
    <w:uiPriority w:val="99"/>
    <w:unhideWhenUsed/>
    <w:rsid w:val="000A4956"/>
    <w:rPr>
      <w:color w:val="0000FF" w:themeColor="hyperlink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EE5DF2"/>
    <w:rPr>
      <w:color w:val="800080" w:themeColor="followedHyperlink"/>
      <w:u w:val="single"/>
    </w:rPr>
  </w:style>
  <w:style w:type="paragraph" w:customStyle="1" w:styleId="Titel1">
    <w:name w:val="Titel1"/>
    <w:basedOn w:val="Standard"/>
    <w:rsid w:val="003036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desc">
    <w:name w:val="desc"/>
    <w:basedOn w:val="Standard"/>
    <w:rsid w:val="003036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D229A9"/>
    <w:pPr>
      <w:tabs>
        <w:tab w:val="left" w:pos="454"/>
      </w:tabs>
      <w:spacing w:after="0"/>
      <w:ind w:left="454" w:hanging="454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D229A9"/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D229A9"/>
  </w:style>
  <w:style w:type="paragraph" w:customStyle="1" w:styleId="CitaviBibliographyHeading">
    <w:name w:val="Citavi Bibliography Heading"/>
    <w:basedOn w:val="berschrift1"/>
    <w:link w:val="CitaviBibliographyHeadingZchn"/>
    <w:rsid w:val="00D229A9"/>
  </w:style>
  <w:style w:type="character" w:customStyle="1" w:styleId="CitaviBibliographyHeadingZchn">
    <w:name w:val="Citavi Bibliography Heading Zchn"/>
    <w:basedOn w:val="ListenabsatzZchn"/>
    <w:link w:val="CitaviBibliographyHeading"/>
    <w:rsid w:val="00D229A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229A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D229A9"/>
    <w:pPr>
      <w:spacing w:after="12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rsid w:val="00D229A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229A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D229A9"/>
    <w:pPr>
      <w:spacing w:after="12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rsid w:val="00D229A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D229A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D229A9"/>
    <w:pPr>
      <w:spacing w:after="12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rsid w:val="00D229A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229A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D229A9"/>
    <w:pPr>
      <w:spacing w:after="12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rsid w:val="00D229A9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D229A9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D229A9"/>
    <w:pPr>
      <w:spacing w:after="120"/>
      <w:jc w:val="both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rsid w:val="00D229A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D229A9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D229A9"/>
    <w:pPr>
      <w:spacing w:after="120"/>
      <w:jc w:val="both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rsid w:val="00D229A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D229A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D229A9"/>
    <w:pPr>
      <w:spacing w:after="120"/>
      <w:jc w:val="both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rsid w:val="00D229A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D229A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D229A9"/>
    <w:pPr>
      <w:spacing w:after="120"/>
      <w:jc w:val="both"/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rsid w:val="00D229A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D229A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295B16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295B16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StandardWeb">
    <w:name w:val="Normal (Web)"/>
    <w:basedOn w:val="Standard"/>
    <w:uiPriority w:val="99"/>
    <w:unhideWhenUsed/>
    <w:rsid w:val="001B239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Default">
    <w:name w:val="Default"/>
    <w:rsid w:val="00F03FE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gkelc">
    <w:name w:val="hgkelc"/>
    <w:basedOn w:val="Absatz-Standardschriftart"/>
    <w:rsid w:val="00FB40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29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01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0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88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0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95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88587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01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94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3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C1DD267-6815-4950-9A35-19F7B5D01F84}"/>
      </w:docPartPr>
      <w:docPartBody>
        <w:p w:rsidR="00AA6579" w:rsidRDefault="00783BCE">
          <w:r w:rsidRPr="00E05D64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1D1378101A3403F95F507064DB84B1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5FFE334-B142-4F4E-829D-813BE63B1189}"/>
      </w:docPartPr>
      <w:docPartBody>
        <w:p w:rsidR="00F2241E" w:rsidRDefault="000D6DE0" w:rsidP="000D6DE0">
          <w:pPr>
            <w:pStyle w:val="A1D1378101A3403F95F507064DB84B1C"/>
          </w:pPr>
          <w:r w:rsidRPr="00E05D6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80D9D"/>
    <w:rsid w:val="00022B1A"/>
    <w:rsid w:val="000D15C3"/>
    <w:rsid w:val="000D6DE0"/>
    <w:rsid w:val="00175CA3"/>
    <w:rsid w:val="00192F64"/>
    <w:rsid w:val="00212DD5"/>
    <w:rsid w:val="002B0FE3"/>
    <w:rsid w:val="00370C89"/>
    <w:rsid w:val="0038524B"/>
    <w:rsid w:val="00395EF2"/>
    <w:rsid w:val="00415E11"/>
    <w:rsid w:val="00456862"/>
    <w:rsid w:val="004D2AC6"/>
    <w:rsid w:val="004F0F86"/>
    <w:rsid w:val="00503623"/>
    <w:rsid w:val="00510B98"/>
    <w:rsid w:val="00562613"/>
    <w:rsid w:val="005F1D2C"/>
    <w:rsid w:val="00641E22"/>
    <w:rsid w:val="00670D43"/>
    <w:rsid w:val="00674B1B"/>
    <w:rsid w:val="006B0F3B"/>
    <w:rsid w:val="006C44E8"/>
    <w:rsid w:val="006C73E4"/>
    <w:rsid w:val="00711CF2"/>
    <w:rsid w:val="007273D1"/>
    <w:rsid w:val="00780D9D"/>
    <w:rsid w:val="00783BCE"/>
    <w:rsid w:val="00786615"/>
    <w:rsid w:val="00793A7F"/>
    <w:rsid w:val="0079636A"/>
    <w:rsid w:val="00796F83"/>
    <w:rsid w:val="007B3216"/>
    <w:rsid w:val="008374E1"/>
    <w:rsid w:val="00856708"/>
    <w:rsid w:val="00873737"/>
    <w:rsid w:val="00892363"/>
    <w:rsid w:val="008C3C49"/>
    <w:rsid w:val="00902E70"/>
    <w:rsid w:val="00956E7A"/>
    <w:rsid w:val="0096181E"/>
    <w:rsid w:val="009E4E6D"/>
    <w:rsid w:val="00A1215E"/>
    <w:rsid w:val="00A30A94"/>
    <w:rsid w:val="00A4302F"/>
    <w:rsid w:val="00A80A0B"/>
    <w:rsid w:val="00AA6579"/>
    <w:rsid w:val="00B33419"/>
    <w:rsid w:val="00C269EA"/>
    <w:rsid w:val="00C47CA0"/>
    <w:rsid w:val="00C9525E"/>
    <w:rsid w:val="00CC0265"/>
    <w:rsid w:val="00CC40F0"/>
    <w:rsid w:val="00D3453A"/>
    <w:rsid w:val="00D41E29"/>
    <w:rsid w:val="00D86371"/>
    <w:rsid w:val="00D961C2"/>
    <w:rsid w:val="00E265CA"/>
    <w:rsid w:val="00E31259"/>
    <w:rsid w:val="00EA7D79"/>
    <w:rsid w:val="00EC013B"/>
    <w:rsid w:val="00F2241E"/>
    <w:rsid w:val="00F70BA1"/>
    <w:rsid w:val="00F85A16"/>
    <w:rsid w:val="00F96E6C"/>
    <w:rsid w:val="00FD11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41E22"/>
    <w:rPr>
      <w:color w:val="808080"/>
    </w:rPr>
  </w:style>
  <w:style w:type="paragraph" w:customStyle="1" w:styleId="79E9B677EBEA4429B795A726FECFCB25">
    <w:name w:val="79E9B677EBEA4429B795A726FECFCB25"/>
    <w:rsid w:val="00711CF2"/>
  </w:style>
  <w:style w:type="paragraph" w:customStyle="1" w:styleId="2297124938A34395AA151D70DC7ED032">
    <w:name w:val="2297124938A34395AA151D70DC7ED032"/>
    <w:rsid w:val="00783BCE"/>
    <w:pPr>
      <w:spacing w:after="160" w:line="259" w:lineRule="auto"/>
    </w:pPr>
  </w:style>
  <w:style w:type="paragraph" w:customStyle="1" w:styleId="A1D1378101A3403F95F507064DB84B1C">
    <w:name w:val="A1D1378101A3403F95F507064DB84B1C"/>
    <w:rsid w:val="000D6DE0"/>
    <w:pPr>
      <w:spacing w:after="160" w:line="259" w:lineRule="auto"/>
    </w:pPr>
  </w:style>
  <w:style w:type="paragraph" w:customStyle="1" w:styleId="2AD0B5382FBA4C09B1DEFB1EE9F6DD20">
    <w:name w:val="2AD0B5382FBA4C09B1DEFB1EE9F6DD20"/>
    <w:rsid w:val="00CC0265"/>
    <w:pPr>
      <w:spacing w:after="160" w:line="259" w:lineRule="auto"/>
    </w:pPr>
  </w:style>
  <w:style w:type="paragraph" w:customStyle="1" w:styleId="44BE17A9614E416E857192EA4CC55986">
    <w:name w:val="44BE17A9614E416E857192EA4CC55986"/>
    <w:rsid w:val="00873737"/>
    <w:pPr>
      <w:spacing w:after="160" w:line="259" w:lineRule="auto"/>
    </w:pPr>
  </w:style>
  <w:style w:type="paragraph" w:customStyle="1" w:styleId="86ADDB98F0834BC1BBB5036A023C7E7B">
    <w:name w:val="86ADDB98F0834BC1BBB5036A023C7E7B"/>
    <w:rsid w:val="00E265CA"/>
    <w:pPr>
      <w:spacing w:after="160" w:line="259" w:lineRule="auto"/>
    </w:pPr>
  </w:style>
  <w:style w:type="paragraph" w:customStyle="1" w:styleId="2D73639034C742B79F6A1A8FA7322363">
    <w:name w:val="2D73639034C742B79F6A1A8FA7322363"/>
    <w:rsid w:val="00E265CA"/>
    <w:pPr>
      <w:spacing w:after="160" w:line="259" w:lineRule="auto"/>
    </w:pPr>
  </w:style>
  <w:style w:type="paragraph" w:customStyle="1" w:styleId="44B7374A6E5D4E3DA83B445B6D1B26FD">
    <w:name w:val="44B7374A6E5D4E3DA83B445B6D1B26FD"/>
    <w:rsid w:val="00C9525E"/>
    <w:pPr>
      <w:spacing w:after="160" w:line="259" w:lineRule="auto"/>
    </w:pPr>
  </w:style>
  <w:style w:type="paragraph" w:customStyle="1" w:styleId="9A11BDC942864AA79FEA582BE117E63E">
    <w:name w:val="9A11BDC942864AA79FEA582BE117E63E"/>
    <w:rsid w:val="00C9525E"/>
    <w:pPr>
      <w:spacing w:after="160" w:line="259" w:lineRule="auto"/>
    </w:pPr>
  </w:style>
  <w:style w:type="paragraph" w:customStyle="1" w:styleId="AB8447440BF545FA8DF7BFABE7D9118A">
    <w:name w:val="AB8447440BF545FA8DF7BFABE7D9118A"/>
    <w:rsid w:val="00641E22"/>
    <w:pPr>
      <w:spacing w:after="160" w:line="259" w:lineRule="auto"/>
    </w:pPr>
  </w:style>
  <w:style w:type="paragraph" w:customStyle="1" w:styleId="074DEDA0A7DC4BCFB1B1B3978414487F">
    <w:name w:val="074DEDA0A7DC4BCFB1B1B3978414487F"/>
    <w:rsid w:val="00641E22"/>
    <w:pPr>
      <w:spacing w:after="160" w:line="259" w:lineRule="auto"/>
    </w:pPr>
  </w:style>
  <w:style w:type="paragraph" w:customStyle="1" w:styleId="D8D261F30BC9492BA9A664C2A3C49A2C">
    <w:name w:val="D8D261F30BC9492BA9A664C2A3C49A2C"/>
    <w:rsid w:val="00641E22"/>
    <w:pPr>
      <w:spacing w:after="160" w:line="259" w:lineRule="auto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943886-7B4E-42DD-8644-783B238735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8278</Words>
  <Characters>115155</Characters>
  <Application>Microsoft Office Word</Application>
  <DocSecurity>0</DocSecurity>
  <Lines>959</Lines>
  <Paragraphs>26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Oldenburg</Company>
  <LinksUpToDate>false</LinksUpToDate>
  <CharactersWithSpaces>133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 Julia Wohlers-Zöllner</dc:creator>
  <cp:lastModifiedBy>Dr. rer. nat. Beena Punnamoottil</cp:lastModifiedBy>
  <cp:revision>2</cp:revision>
  <cp:lastPrinted>2020-10-21T10:05:00Z</cp:lastPrinted>
  <dcterms:created xsi:type="dcterms:W3CDTF">2021-01-12T12:56:00Z</dcterms:created>
  <dcterms:modified xsi:type="dcterms:W3CDTF">2021-01-12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8057aabe-358c-4fb4-b76f-484a442a6a3c</vt:lpwstr>
  </property>
  <property fmtid="{D5CDD505-2E9C-101B-9397-08002B2CF9AE}" pid="3" name="CitaviDocumentProperty_7">
    <vt:lpwstr>Forschungsgeld</vt:lpwstr>
  </property>
  <property fmtid="{D5CDD505-2E9C-101B-9397-08002B2CF9AE}" pid="4" name="CitaviDocumentProperty_8">
    <vt:lpwstr>CloudProjectKey=o7dp5frifbx0j6fr1foqyethpvpcyfvkxofot7qsey5d; ProjectName=Forschungsgeld</vt:lpwstr>
  </property>
  <property fmtid="{D5CDD505-2E9C-101B-9397-08002B2CF9AE}" pid="5" name="CitaviDocumentProperty_1">
    <vt:lpwstr>6.6.0.0</vt:lpwstr>
  </property>
  <property fmtid="{D5CDD505-2E9C-101B-9397-08002B2CF9AE}" pid="6" name="CitaviDocumentProperty_6">
    <vt:lpwstr>True</vt:lpwstr>
  </property>
</Properties>
</file>